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3C27327" w14:textId="7044D4AE" w:rsidR="005F486F" w:rsidRPr="00046556" w:rsidRDefault="004409CA" w:rsidP="00046556">
      <w:pPr>
        <w:widowControl w:val="0"/>
        <w:autoSpaceDE w:val="0"/>
        <w:autoSpaceDN w:val="0"/>
        <w:adjustRightInd w:val="0"/>
        <w:spacing w:line="480" w:lineRule="auto"/>
        <w:rPr>
          <w:rFonts w:asciiTheme="majorHAnsi" w:hAnsiTheme="majorHAnsi" w:cs="Times New Roman"/>
        </w:rPr>
      </w:pPr>
      <w:r w:rsidRPr="000D1239">
        <w:rPr>
          <w:rFonts w:asciiTheme="majorHAnsi" w:hAnsiTheme="majorHAnsi" w:cs="Times New Roman"/>
          <w:b/>
        </w:rPr>
        <w:t>S</w:t>
      </w:r>
      <w:r w:rsidR="00883536">
        <w:rPr>
          <w:rFonts w:asciiTheme="majorHAnsi" w:hAnsiTheme="majorHAnsi" w:cs="Times New Roman"/>
          <w:b/>
        </w:rPr>
        <w:t>1 Table.</w:t>
      </w:r>
      <w:r w:rsidR="0066225D" w:rsidRPr="000D1239">
        <w:rPr>
          <w:rFonts w:asciiTheme="majorHAnsi" w:hAnsiTheme="majorHAnsi" w:cs="Times New Roman"/>
          <w:b/>
        </w:rPr>
        <w:t xml:space="preserve">  </w:t>
      </w:r>
      <w:r w:rsidR="0066225D" w:rsidRPr="00883536">
        <w:rPr>
          <w:rFonts w:asciiTheme="majorHAnsi" w:hAnsiTheme="majorHAnsi"/>
          <w:b/>
        </w:rPr>
        <w:t>Primer sequences used to introduce mutations into the PfCRT coding sequence via site-directed mutagenesis</w:t>
      </w:r>
      <w:r w:rsidR="00C013B2">
        <w:rPr>
          <w:rFonts w:asciiTheme="majorHAnsi" w:hAnsiTheme="majorHAnsi"/>
          <w:b/>
        </w:rPr>
        <w:t>.</w:t>
      </w:r>
    </w:p>
    <w:tbl>
      <w:tblPr>
        <w:tblStyle w:val="TableGrid"/>
        <w:tblW w:w="9639" w:type="dxa"/>
        <w:tblInd w:w="57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992"/>
        <w:gridCol w:w="2977"/>
        <w:gridCol w:w="2977"/>
        <w:gridCol w:w="1417"/>
      </w:tblGrid>
      <w:tr w:rsidR="005F486F" w:rsidRPr="000D1239" w14:paraId="36AE288A" w14:textId="77777777" w:rsidTr="003C6480">
        <w:tc>
          <w:tcPr>
            <w:tcW w:w="1276" w:type="dxa"/>
            <w:tcBorders>
              <w:bottom w:val="single" w:sz="4" w:space="0" w:color="auto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15C86C59" w14:textId="4E3B01FB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b/>
                <w:sz w:val="20"/>
                <w:szCs w:val="20"/>
              </w:rPr>
            </w:pPr>
            <w:r w:rsidRPr="000D1239">
              <w:rPr>
                <w:rFonts w:asciiTheme="majorHAnsi" w:hAnsiTheme="majorHAnsi"/>
                <w:b/>
                <w:sz w:val="20"/>
                <w:szCs w:val="20"/>
              </w:rPr>
              <w:t>Template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44F14941" w14:textId="68B8868D" w:rsidR="005F486F" w:rsidRPr="000D1239" w:rsidRDefault="000F2933" w:rsidP="00046556">
            <w:pPr>
              <w:spacing w:line="276" w:lineRule="auto"/>
              <w:rPr>
                <w:rFonts w:asciiTheme="majorHAnsi" w:hAnsiTheme="majorHAnsi"/>
                <w:b/>
                <w:sz w:val="20"/>
                <w:szCs w:val="20"/>
              </w:rPr>
            </w:pPr>
            <w:r>
              <w:rPr>
                <w:rFonts w:asciiTheme="majorHAnsi" w:hAnsiTheme="majorHAnsi"/>
                <w:b/>
                <w:sz w:val="20"/>
                <w:szCs w:val="20"/>
              </w:rPr>
              <w:t>Mutation</w:t>
            </w:r>
          </w:p>
        </w:tc>
        <w:tc>
          <w:tcPr>
            <w:tcW w:w="2977" w:type="dxa"/>
            <w:tcBorders>
              <w:bottom w:val="single" w:sz="4" w:space="0" w:color="auto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779421EB" w14:textId="75777D15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b/>
                <w:sz w:val="20"/>
                <w:szCs w:val="20"/>
              </w:rPr>
            </w:pPr>
            <w:r w:rsidRPr="000D1239">
              <w:rPr>
                <w:rFonts w:asciiTheme="majorHAnsi" w:hAnsiTheme="majorHAnsi"/>
                <w:b/>
                <w:sz w:val="20"/>
                <w:szCs w:val="20"/>
              </w:rPr>
              <w:t>Forward PCR primer 5’ -&gt; 3’</w:t>
            </w:r>
            <w:r w:rsidR="006B07C3">
              <w:rPr>
                <w:rFonts w:asciiTheme="majorHAnsi" w:hAnsiTheme="majorHAnsi"/>
                <w:vertAlign w:val="superscript"/>
              </w:rPr>
              <w:t>a</w:t>
            </w:r>
          </w:p>
        </w:tc>
        <w:tc>
          <w:tcPr>
            <w:tcW w:w="2977" w:type="dxa"/>
            <w:tcBorders>
              <w:bottom w:val="single" w:sz="4" w:space="0" w:color="auto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08E63660" w14:textId="09BF3D45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b/>
                <w:sz w:val="20"/>
                <w:szCs w:val="20"/>
              </w:rPr>
            </w:pPr>
            <w:r w:rsidRPr="000D1239">
              <w:rPr>
                <w:rFonts w:asciiTheme="majorHAnsi" w:hAnsiTheme="majorHAnsi"/>
                <w:b/>
                <w:sz w:val="20"/>
                <w:szCs w:val="20"/>
              </w:rPr>
              <w:t>Reverse PCR primer 5’ -&gt; 3’</w:t>
            </w:r>
            <w:r w:rsidR="006B07C3">
              <w:rPr>
                <w:rFonts w:asciiTheme="majorHAnsi" w:hAnsiTheme="majorHAnsi"/>
                <w:vertAlign w:val="superscript"/>
              </w:rPr>
              <w:t>a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tcMar>
              <w:top w:w="57" w:type="dxa"/>
              <w:left w:w="57" w:type="dxa"/>
              <w:bottom w:w="57" w:type="dxa"/>
              <w:right w:w="0" w:type="dxa"/>
            </w:tcMar>
          </w:tcPr>
          <w:p w14:paraId="02C0BA0D" w14:textId="77777777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b/>
                <w:sz w:val="20"/>
                <w:szCs w:val="20"/>
              </w:rPr>
            </w:pPr>
            <w:r w:rsidRPr="000D1239">
              <w:rPr>
                <w:rFonts w:asciiTheme="majorHAnsi" w:hAnsiTheme="majorHAnsi"/>
                <w:b/>
                <w:sz w:val="20"/>
                <w:szCs w:val="20"/>
              </w:rPr>
              <w:t>Resulting construct</w:t>
            </w:r>
          </w:p>
        </w:tc>
      </w:tr>
      <w:tr w:rsidR="005F486F" w:rsidRPr="000D1239" w14:paraId="5E51F693" w14:textId="77777777" w:rsidTr="003C6480">
        <w:trPr>
          <w:trHeight w:val="341"/>
        </w:trPr>
        <w:tc>
          <w:tcPr>
            <w:tcW w:w="1276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68E89603" w14:textId="467F50A0" w:rsidR="005F486F" w:rsidRPr="000D1239" w:rsidRDefault="006B07C3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  <w:vertAlign w:val="superscript"/>
              </w:rPr>
              <w:t>b</w:t>
            </w:r>
            <w:r w:rsidR="005F486F" w:rsidRPr="000D1239">
              <w:rPr>
                <w:rFonts w:asciiTheme="majorHAnsi" w:hAnsiTheme="majorHAnsi"/>
                <w:sz w:val="20"/>
                <w:szCs w:val="20"/>
              </w:rPr>
              <w:t>PfCRT</w:t>
            </w:r>
            <w:r w:rsidR="005F486F" w:rsidRPr="000D1239">
              <w:rPr>
                <w:rFonts w:asciiTheme="majorHAnsi" w:hAnsiTheme="majorHAnsi"/>
                <w:sz w:val="20"/>
                <w:szCs w:val="20"/>
                <w:vertAlign w:val="superscript"/>
              </w:rPr>
              <w:t>K1</w:t>
            </w:r>
          </w:p>
        </w:tc>
        <w:tc>
          <w:tcPr>
            <w:tcW w:w="992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3DCFD80B" w14:textId="77777777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r w:rsidRPr="000D1239">
              <w:rPr>
                <w:rFonts w:asciiTheme="majorHAnsi" w:hAnsiTheme="majorHAnsi"/>
                <w:sz w:val="20"/>
                <w:szCs w:val="20"/>
              </w:rPr>
              <w:t>T76K</w:t>
            </w:r>
          </w:p>
        </w:tc>
        <w:tc>
          <w:tcPr>
            <w:tcW w:w="2977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699FE780" w14:textId="77777777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proofErr w:type="spellStart"/>
            <w:r w:rsidRPr="000D1239">
              <w:rPr>
                <w:rFonts w:asciiTheme="majorHAnsi" w:hAnsiTheme="majorHAnsi"/>
                <w:sz w:val="20"/>
                <w:szCs w:val="20"/>
              </w:rPr>
              <w:t>GTTGTGTCATTGAAaagATTTTTGCGAAGAG</w:t>
            </w:r>
            <w:proofErr w:type="spellEnd"/>
          </w:p>
        </w:tc>
        <w:tc>
          <w:tcPr>
            <w:tcW w:w="2977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3680FA9C" w14:textId="77777777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proofErr w:type="spellStart"/>
            <w:r w:rsidRPr="000D1239">
              <w:rPr>
                <w:rFonts w:asciiTheme="majorHAnsi" w:hAnsiTheme="majorHAnsi"/>
                <w:sz w:val="20"/>
                <w:szCs w:val="20"/>
              </w:rPr>
              <w:t>CTCTTCGCAAAAATcttTTCAATGACACAAAC</w:t>
            </w:r>
            <w:proofErr w:type="spellEnd"/>
          </w:p>
        </w:tc>
        <w:tc>
          <w:tcPr>
            <w:tcW w:w="1417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0" w:type="dxa"/>
            </w:tcMar>
          </w:tcPr>
          <w:p w14:paraId="0D1AF5BC" w14:textId="657379F7" w:rsidR="005F486F" w:rsidRPr="000D1239" w:rsidRDefault="00342EBA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  <w:vertAlign w:val="superscript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76K-</w:t>
            </w:r>
            <w:r w:rsidR="005F486F" w:rsidRPr="000D1239">
              <w:rPr>
                <w:rFonts w:asciiTheme="majorHAnsi" w:hAnsiTheme="majorHAnsi"/>
                <w:sz w:val="20"/>
                <w:szCs w:val="20"/>
              </w:rPr>
              <w:t>PfCRT</w:t>
            </w:r>
            <w:r w:rsidR="005F486F" w:rsidRPr="000D1239">
              <w:rPr>
                <w:rFonts w:asciiTheme="majorHAnsi" w:hAnsiTheme="majorHAnsi"/>
                <w:sz w:val="20"/>
                <w:szCs w:val="20"/>
                <w:vertAlign w:val="superscript"/>
              </w:rPr>
              <w:t>K1</w:t>
            </w:r>
          </w:p>
        </w:tc>
      </w:tr>
      <w:tr w:rsidR="005F486F" w:rsidRPr="000D1239" w14:paraId="5FED0845" w14:textId="77777777" w:rsidTr="003C6480">
        <w:tc>
          <w:tcPr>
            <w:tcW w:w="1276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096D57F9" w14:textId="77777777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r w:rsidRPr="000D1239">
              <w:rPr>
                <w:rFonts w:asciiTheme="majorHAnsi" w:hAnsiTheme="majorHAnsi"/>
                <w:sz w:val="20"/>
                <w:szCs w:val="20"/>
              </w:rPr>
              <w:t>PfCRT</w:t>
            </w:r>
            <w:r w:rsidRPr="000D1239">
              <w:rPr>
                <w:rFonts w:asciiTheme="majorHAnsi" w:hAnsiTheme="majorHAnsi"/>
                <w:sz w:val="20"/>
                <w:szCs w:val="20"/>
                <w:vertAlign w:val="superscript"/>
              </w:rPr>
              <w:t>K1</w:t>
            </w:r>
          </w:p>
        </w:tc>
        <w:tc>
          <w:tcPr>
            <w:tcW w:w="992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42D49485" w14:textId="77777777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r w:rsidRPr="000D1239">
              <w:rPr>
                <w:rFonts w:asciiTheme="majorHAnsi" w:hAnsiTheme="majorHAnsi"/>
                <w:sz w:val="20"/>
                <w:szCs w:val="20"/>
              </w:rPr>
              <w:t>T76N</w:t>
            </w:r>
          </w:p>
        </w:tc>
        <w:tc>
          <w:tcPr>
            <w:tcW w:w="2977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70527A78" w14:textId="77777777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proofErr w:type="spellStart"/>
            <w:r w:rsidRPr="000D1239">
              <w:rPr>
                <w:rFonts w:asciiTheme="majorHAnsi" w:hAnsiTheme="majorHAnsi"/>
                <w:sz w:val="20"/>
                <w:szCs w:val="20"/>
              </w:rPr>
              <w:t>GTTTGTGTCATTGAAaatATTTTTGCGAGAAC</w:t>
            </w:r>
            <w:proofErr w:type="spellEnd"/>
          </w:p>
        </w:tc>
        <w:tc>
          <w:tcPr>
            <w:tcW w:w="2977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27314ABA" w14:textId="77777777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proofErr w:type="spellStart"/>
            <w:r w:rsidRPr="000D1239">
              <w:rPr>
                <w:rFonts w:asciiTheme="majorHAnsi" w:hAnsiTheme="majorHAnsi"/>
                <w:sz w:val="20"/>
                <w:szCs w:val="20"/>
              </w:rPr>
              <w:t>GTTCTCTTCGCAAAAATattTTC</w:t>
            </w:r>
            <w:proofErr w:type="spellEnd"/>
          </w:p>
        </w:tc>
        <w:tc>
          <w:tcPr>
            <w:tcW w:w="1417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0" w:type="dxa"/>
            </w:tcMar>
          </w:tcPr>
          <w:p w14:paraId="290C823C" w14:textId="34A613C2" w:rsidR="005F486F" w:rsidRPr="000D1239" w:rsidRDefault="00385FB1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76N-PfCRT</w:t>
            </w:r>
            <w:r w:rsidRPr="00342EBA">
              <w:rPr>
                <w:rFonts w:asciiTheme="majorHAnsi" w:hAnsiTheme="majorHAnsi"/>
                <w:sz w:val="20"/>
                <w:szCs w:val="20"/>
                <w:vertAlign w:val="superscript"/>
              </w:rPr>
              <w:t>K1</w:t>
            </w:r>
          </w:p>
        </w:tc>
      </w:tr>
      <w:tr w:rsidR="005F486F" w:rsidRPr="000D1239" w14:paraId="1CE11D9A" w14:textId="77777777" w:rsidTr="003C6480">
        <w:tc>
          <w:tcPr>
            <w:tcW w:w="1276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23631C0E" w14:textId="77777777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r w:rsidRPr="000D1239">
              <w:rPr>
                <w:rFonts w:asciiTheme="majorHAnsi" w:hAnsiTheme="majorHAnsi"/>
                <w:sz w:val="20"/>
                <w:szCs w:val="20"/>
              </w:rPr>
              <w:t>PfCRT</w:t>
            </w:r>
            <w:r w:rsidRPr="000D1239">
              <w:rPr>
                <w:rFonts w:asciiTheme="majorHAnsi" w:hAnsiTheme="majorHAnsi"/>
                <w:sz w:val="20"/>
                <w:szCs w:val="20"/>
                <w:vertAlign w:val="superscript"/>
              </w:rPr>
              <w:t>K1</w:t>
            </w:r>
          </w:p>
        </w:tc>
        <w:tc>
          <w:tcPr>
            <w:tcW w:w="992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2C380886" w14:textId="77777777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r w:rsidRPr="000D1239">
              <w:rPr>
                <w:rFonts w:asciiTheme="majorHAnsi" w:hAnsiTheme="majorHAnsi"/>
                <w:sz w:val="20"/>
                <w:szCs w:val="20"/>
              </w:rPr>
              <w:t>T76I</w:t>
            </w:r>
          </w:p>
        </w:tc>
        <w:tc>
          <w:tcPr>
            <w:tcW w:w="2977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7CABC26F" w14:textId="77777777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proofErr w:type="spellStart"/>
            <w:r w:rsidRPr="000D1239">
              <w:rPr>
                <w:rFonts w:asciiTheme="majorHAnsi" w:hAnsiTheme="majorHAnsi"/>
                <w:sz w:val="20"/>
                <w:szCs w:val="20"/>
              </w:rPr>
              <w:t>GTTTGTGTCATTGAAattATTTTTGCGAAGAGAAC</w:t>
            </w:r>
            <w:proofErr w:type="spellEnd"/>
          </w:p>
        </w:tc>
        <w:tc>
          <w:tcPr>
            <w:tcW w:w="2977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644F20A5" w14:textId="77777777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proofErr w:type="spellStart"/>
            <w:r w:rsidRPr="000D1239">
              <w:rPr>
                <w:rFonts w:asciiTheme="majorHAnsi" w:hAnsiTheme="majorHAnsi"/>
                <w:sz w:val="20"/>
                <w:szCs w:val="20"/>
              </w:rPr>
              <w:t>CTCTTCGCAAAAATaatTTCAATGACACAAAC</w:t>
            </w:r>
            <w:proofErr w:type="spellEnd"/>
          </w:p>
        </w:tc>
        <w:tc>
          <w:tcPr>
            <w:tcW w:w="1417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0" w:type="dxa"/>
            </w:tcMar>
          </w:tcPr>
          <w:p w14:paraId="4AA451C0" w14:textId="20366EEB" w:rsidR="005F486F" w:rsidRPr="000D1239" w:rsidRDefault="00385FB1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76I-PfCRT</w:t>
            </w:r>
            <w:r w:rsidRPr="00342EBA">
              <w:rPr>
                <w:rFonts w:asciiTheme="majorHAnsi" w:hAnsiTheme="majorHAnsi"/>
                <w:sz w:val="20"/>
                <w:szCs w:val="20"/>
                <w:vertAlign w:val="superscript"/>
              </w:rPr>
              <w:t>K1</w:t>
            </w:r>
          </w:p>
        </w:tc>
      </w:tr>
      <w:tr w:rsidR="005F486F" w:rsidRPr="000D1239" w14:paraId="1852527D" w14:textId="77777777" w:rsidTr="003C6480">
        <w:tc>
          <w:tcPr>
            <w:tcW w:w="1276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0339512D" w14:textId="24C7F08F" w:rsidR="005F486F" w:rsidRPr="000D1239" w:rsidRDefault="00385FB1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76I-PfCRT</w:t>
            </w:r>
            <w:r w:rsidRPr="00342EBA">
              <w:rPr>
                <w:rFonts w:asciiTheme="majorHAnsi" w:hAnsiTheme="majorHAnsi"/>
                <w:sz w:val="20"/>
                <w:szCs w:val="20"/>
                <w:vertAlign w:val="superscript"/>
              </w:rPr>
              <w:t>K1</w:t>
            </w:r>
          </w:p>
        </w:tc>
        <w:tc>
          <w:tcPr>
            <w:tcW w:w="992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48EBCF9D" w14:textId="77777777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r w:rsidRPr="000D1239">
              <w:rPr>
                <w:rFonts w:asciiTheme="majorHAnsi" w:hAnsiTheme="majorHAnsi"/>
                <w:sz w:val="20"/>
                <w:szCs w:val="20"/>
              </w:rPr>
              <w:t>C72R</w:t>
            </w:r>
          </w:p>
        </w:tc>
        <w:tc>
          <w:tcPr>
            <w:tcW w:w="2977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19889095" w14:textId="77777777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proofErr w:type="spellStart"/>
            <w:r w:rsidRPr="000D1239">
              <w:rPr>
                <w:rFonts w:asciiTheme="majorHAnsi" w:hAnsiTheme="majorHAnsi"/>
                <w:sz w:val="20"/>
                <w:szCs w:val="20"/>
              </w:rPr>
              <w:t>CTACCTGTCTGTTagaGTCATTGAAATT</w:t>
            </w:r>
            <w:proofErr w:type="spellEnd"/>
          </w:p>
        </w:tc>
        <w:tc>
          <w:tcPr>
            <w:tcW w:w="2977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271F66BE" w14:textId="77777777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proofErr w:type="spellStart"/>
            <w:r w:rsidRPr="000D1239">
              <w:rPr>
                <w:rFonts w:asciiTheme="majorHAnsi" w:hAnsiTheme="majorHAnsi"/>
                <w:sz w:val="20"/>
                <w:szCs w:val="20"/>
              </w:rPr>
              <w:t>AATTTCAATGACtctAACAGACAGGTAG</w:t>
            </w:r>
            <w:proofErr w:type="spellEnd"/>
          </w:p>
        </w:tc>
        <w:tc>
          <w:tcPr>
            <w:tcW w:w="1417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0" w:type="dxa"/>
            </w:tcMar>
          </w:tcPr>
          <w:p w14:paraId="7AB54CDA" w14:textId="329564EC" w:rsidR="005F486F" w:rsidRPr="000D1239" w:rsidRDefault="00342EBA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72R,76I-</w:t>
            </w:r>
            <w:r w:rsidR="005F486F" w:rsidRPr="000D1239">
              <w:rPr>
                <w:rFonts w:asciiTheme="majorHAnsi" w:hAnsiTheme="majorHAnsi"/>
                <w:sz w:val="20"/>
                <w:szCs w:val="20"/>
              </w:rPr>
              <w:t>PfCRT</w:t>
            </w:r>
            <w:r w:rsidR="005F486F" w:rsidRPr="000D1239">
              <w:rPr>
                <w:rFonts w:asciiTheme="majorHAnsi" w:hAnsiTheme="majorHAnsi"/>
                <w:sz w:val="20"/>
                <w:szCs w:val="20"/>
                <w:vertAlign w:val="superscript"/>
              </w:rPr>
              <w:t>K1</w:t>
            </w:r>
          </w:p>
        </w:tc>
      </w:tr>
      <w:tr w:rsidR="005F486F" w:rsidRPr="000D1239" w14:paraId="36423AF9" w14:textId="77777777" w:rsidTr="003C6480">
        <w:tc>
          <w:tcPr>
            <w:tcW w:w="1276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293352AA" w14:textId="14D9912B" w:rsidR="005F486F" w:rsidRPr="000D1239" w:rsidRDefault="00385FB1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76I-PfCRT</w:t>
            </w:r>
            <w:r w:rsidRPr="00342EBA">
              <w:rPr>
                <w:rFonts w:asciiTheme="majorHAnsi" w:hAnsiTheme="majorHAnsi"/>
                <w:sz w:val="20"/>
                <w:szCs w:val="20"/>
                <w:vertAlign w:val="superscript"/>
              </w:rPr>
              <w:t>K1</w:t>
            </w:r>
          </w:p>
        </w:tc>
        <w:tc>
          <w:tcPr>
            <w:tcW w:w="992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30F701A6" w14:textId="77777777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r w:rsidRPr="000D1239">
              <w:rPr>
                <w:rFonts w:asciiTheme="majorHAnsi" w:hAnsiTheme="majorHAnsi"/>
                <w:sz w:val="20"/>
                <w:szCs w:val="20"/>
              </w:rPr>
              <w:t>Q352K</w:t>
            </w:r>
          </w:p>
        </w:tc>
        <w:tc>
          <w:tcPr>
            <w:tcW w:w="2977" w:type="dxa"/>
            <w:tcBorders>
              <w:top w:val="nil"/>
              <w:bottom w:val="nil"/>
            </w:tcBorders>
            <w:shd w:val="clear" w:color="auto" w:fill="auto"/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0F07187F" w14:textId="77777777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proofErr w:type="spellStart"/>
            <w:r w:rsidRPr="000D1239">
              <w:rPr>
                <w:rFonts w:asciiTheme="majorHAnsi" w:hAnsiTheme="majorHAnsi"/>
                <w:sz w:val="20"/>
                <w:szCs w:val="20"/>
              </w:rPr>
              <w:t>GATTGTTTCTTGTATCaaaGGGCCCGCC</w:t>
            </w:r>
            <w:proofErr w:type="spellEnd"/>
          </w:p>
        </w:tc>
        <w:tc>
          <w:tcPr>
            <w:tcW w:w="2977" w:type="dxa"/>
            <w:tcBorders>
              <w:top w:val="nil"/>
              <w:bottom w:val="nil"/>
            </w:tcBorders>
            <w:shd w:val="clear" w:color="auto" w:fill="auto"/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1E4375CA" w14:textId="77777777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proofErr w:type="spellStart"/>
            <w:r w:rsidRPr="000D1239">
              <w:rPr>
                <w:rFonts w:asciiTheme="majorHAnsi" w:hAnsiTheme="majorHAnsi"/>
                <w:sz w:val="20"/>
                <w:szCs w:val="20"/>
              </w:rPr>
              <w:t>GGCGGGCCCtttGATACAAGAAACAATC</w:t>
            </w:r>
            <w:proofErr w:type="spellEnd"/>
          </w:p>
        </w:tc>
        <w:tc>
          <w:tcPr>
            <w:tcW w:w="1417" w:type="dxa"/>
            <w:tcBorders>
              <w:top w:val="nil"/>
              <w:bottom w:val="nil"/>
            </w:tcBorders>
            <w:shd w:val="clear" w:color="auto" w:fill="auto"/>
            <w:tcMar>
              <w:top w:w="57" w:type="dxa"/>
              <w:left w:w="57" w:type="dxa"/>
              <w:bottom w:w="57" w:type="dxa"/>
              <w:right w:w="0" w:type="dxa"/>
            </w:tcMar>
          </w:tcPr>
          <w:p w14:paraId="1D0A7BF6" w14:textId="2548E397" w:rsidR="005F486F" w:rsidRPr="000D1239" w:rsidRDefault="00342EBA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76I,352K</w:t>
            </w:r>
            <w:r w:rsidR="00385FB1">
              <w:rPr>
                <w:rFonts w:asciiTheme="majorHAnsi" w:hAnsiTheme="majorHAnsi"/>
                <w:sz w:val="20"/>
                <w:szCs w:val="20"/>
              </w:rPr>
              <w:t>-PfCRT</w:t>
            </w:r>
            <w:r w:rsidR="00385FB1" w:rsidRPr="00342EBA">
              <w:rPr>
                <w:rFonts w:asciiTheme="majorHAnsi" w:hAnsiTheme="majorHAnsi"/>
                <w:sz w:val="20"/>
                <w:szCs w:val="20"/>
                <w:vertAlign w:val="superscript"/>
              </w:rPr>
              <w:t>K1</w:t>
            </w:r>
          </w:p>
        </w:tc>
      </w:tr>
      <w:tr w:rsidR="005F486F" w:rsidRPr="000D1239" w14:paraId="571DFA4C" w14:textId="77777777" w:rsidTr="003C6480">
        <w:tc>
          <w:tcPr>
            <w:tcW w:w="1276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25DD3B8C" w14:textId="75B3A8BE" w:rsidR="005F486F" w:rsidRPr="000D1239" w:rsidRDefault="00385FB1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76I-PfCRT</w:t>
            </w:r>
            <w:r w:rsidRPr="00342EBA">
              <w:rPr>
                <w:rFonts w:asciiTheme="majorHAnsi" w:hAnsiTheme="majorHAnsi"/>
                <w:sz w:val="20"/>
                <w:szCs w:val="20"/>
                <w:vertAlign w:val="superscript"/>
              </w:rPr>
              <w:t>K1</w:t>
            </w:r>
          </w:p>
        </w:tc>
        <w:tc>
          <w:tcPr>
            <w:tcW w:w="992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33424293" w14:textId="77777777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r w:rsidRPr="000D1239">
              <w:rPr>
                <w:rFonts w:asciiTheme="majorHAnsi" w:hAnsiTheme="majorHAnsi"/>
                <w:sz w:val="20"/>
                <w:szCs w:val="20"/>
              </w:rPr>
              <w:t>Q352R</w:t>
            </w:r>
          </w:p>
        </w:tc>
        <w:tc>
          <w:tcPr>
            <w:tcW w:w="2977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1000DDA4" w14:textId="77777777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proofErr w:type="spellStart"/>
            <w:r w:rsidRPr="000D1239">
              <w:rPr>
                <w:rFonts w:asciiTheme="majorHAnsi" w:hAnsiTheme="majorHAnsi"/>
                <w:sz w:val="20"/>
                <w:szCs w:val="20"/>
              </w:rPr>
              <w:t>GTTTCTTGTATCcgaGGGCCCGC</w:t>
            </w:r>
            <w:proofErr w:type="spellEnd"/>
          </w:p>
        </w:tc>
        <w:tc>
          <w:tcPr>
            <w:tcW w:w="2977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0C43A70F" w14:textId="77777777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proofErr w:type="spellStart"/>
            <w:r w:rsidRPr="000D1239">
              <w:rPr>
                <w:rFonts w:asciiTheme="majorHAnsi" w:hAnsiTheme="majorHAnsi"/>
                <w:sz w:val="20"/>
                <w:szCs w:val="20"/>
              </w:rPr>
              <w:t>GTGGCGGGCCCtcgGATACAAG</w:t>
            </w:r>
            <w:proofErr w:type="spellEnd"/>
          </w:p>
        </w:tc>
        <w:tc>
          <w:tcPr>
            <w:tcW w:w="1417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0" w:type="dxa"/>
            </w:tcMar>
          </w:tcPr>
          <w:p w14:paraId="1A6CB30F" w14:textId="7C93A04D" w:rsidR="005F486F" w:rsidRPr="000D1239" w:rsidRDefault="00342EBA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76I,352R-</w:t>
            </w:r>
            <w:r w:rsidR="005F486F" w:rsidRPr="000D1239">
              <w:rPr>
                <w:rFonts w:asciiTheme="majorHAnsi" w:hAnsiTheme="majorHAnsi"/>
                <w:sz w:val="20"/>
                <w:szCs w:val="20"/>
              </w:rPr>
              <w:t>PfCRT</w:t>
            </w:r>
            <w:r w:rsidR="005F486F" w:rsidRPr="000D1239">
              <w:rPr>
                <w:rFonts w:asciiTheme="majorHAnsi" w:hAnsiTheme="majorHAnsi"/>
                <w:sz w:val="20"/>
                <w:szCs w:val="20"/>
                <w:vertAlign w:val="superscript"/>
              </w:rPr>
              <w:t>K1</w:t>
            </w:r>
          </w:p>
        </w:tc>
      </w:tr>
      <w:tr w:rsidR="005F486F" w:rsidRPr="000D1239" w14:paraId="2459C12A" w14:textId="77777777" w:rsidTr="003C6480">
        <w:tc>
          <w:tcPr>
            <w:tcW w:w="1276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34182A20" w14:textId="038A1E8C" w:rsidR="005F486F" w:rsidRPr="000D1239" w:rsidRDefault="00385FB1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76I-PfCRT</w:t>
            </w:r>
            <w:r w:rsidRPr="00342EBA">
              <w:rPr>
                <w:rFonts w:asciiTheme="majorHAnsi" w:hAnsiTheme="majorHAnsi"/>
                <w:sz w:val="20"/>
                <w:szCs w:val="20"/>
                <w:vertAlign w:val="superscript"/>
              </w:rPr>
              <w:t>K1</w:t>
            </w:r>
          </w:p>
        </w:tc>
        <w:tc>
          <w:tcPr>
            <w:tcW w:w="992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1E14D269" w14:textId="77777777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r w:rsidRPr="000D1239">
              <w:rPr>
                <w:rFonts w:asciiTheme="majorHAnsi" w:hAnsiTheme="majorHAnsi"/>
                <w:sz w:val="20"/>
                <w:szCs w:val="20"/>
              </w:rPr>
              <w:t>V369F</w:t>
            </w:r>
          </w:p>
        </w:tc>
        <w:tc>
          <w:tcPr>
            <w:tcW w:w="2977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1FD8D63F" w14:textId="77777777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proofErr w:type="spellStart"/>
            <w:r w:rsidRPr="000D1239">
              <w:rPr>
                <w:rFonts w:asciiTheme="majorHAnsi" w:hAnsiTheme="majorHAnsi"/>
                <w:sz w:val="20"/>
                <w:szCs w:val="20"/>
              </w:rPr>
              <w:t>CGAttcGTGATTGAAC</w:t>
            </w:r>
            <w:proofErr w:type="spellEnd"/>
          </w:p>
        </w:tc>
        <w:tc>
          <w:tcPr>
            <w:tcW w:w="2977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5C9FE908" w14:textId="77777777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proofErr w:type="spellStart"/>
            <w:r w:rsidRPr="000D1239">
              <w:rPr>
                <w:rFonts w:asciiTheme="majorHAnsi" w:hAnsiTheme="majorHAnsi"/>
                <w:sz w:val="20"/>
                <w:szCs w:val="20"/>
              </w:rPr>
              <w:t>TCACgaaATCGCCCGCCAG</w:t>
            </w:r>
            <w:proofErr w:type="spellEnd"/>
          </w:p>
        </w:tc>
        <w:tc>
          <w:tcPr>
            <w:tcW w:w="1417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0" w:type="dxa"/>
            </w:tcMar>
          </w:tcPr>
          <w:p w14:paraId="7DBBAFF2" w14:textId="6215DDE2" w:rsidR="005F486F" w:rsidRPr="000D1239" w:rsidRDefault="008C76E8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76I,369F-</w:t>
            </w:r>
            <w:r w:rsidR="005F486F" w:rsidRPr="000D1239">
              <w:rPr>
                <w:rFonts w:asciiTheme="majorHAnsi" w:hAnsiTheme="majorHAnsi"/>
                <w:sz w:val="20"/>
                <w:szCs w:val="20"/>
              </w:rPr>
              <w:t>PfCRT</w:t>
            </w:r>
            <w:r w:rsidR="005F486F" w:rsidRPr="000D1239">
              <w:rPr>
                <w:rFonts w:asciiTheme="majorHAnsi" w:hAnsiTheme="majorHAnsi"/>
                <w:sz w:val="20"/>
                <w:szCs w:val="20"/>
                <w:vertAlign w:val="superscript"/>
              </w:rPr>
              <w:t>K1</w:t>
            </w:r>
          </w:p>
        </w:tc>
      </w:tr>
      <w:tr w:rsidR="005F486F" w:rsidRPr="000D1239" w14:paraId="140402BC" w14:textId="77777777" w:rsidTr="003C6480">
        <w:tc>
          <w:tcPr>
            <w:tcW w:w="1276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2254319D" w14:textId="77777777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r w:rsidRPr="000D1239">
              <w:rPr>
                <w:rFonts w:asciiTheme="majorHAnsi" w:hAnsiTheme="majorHAnsi"/>
                <w:sz w:val="20"/>
                <w:szCs w:val="20"/>
              </w:rPr>
              <w:t>PfCRT</w:t>
            </w:r>
            <w:r w:rsidRPr="000D1239">
              <w:rPr>
                <w:rFonts w:asciiTheme="majorHAnsi" w:hAnsiTheme="majorHAnsi"/>
                <w:sz w:val="20"/>
                <w:szCs w:val="20"/>
                <w:vertAlign w:val="superscript"/>
              </w:rPr>
              <w:t>K1</w:t>
            </w:r>
          </w:p>
        </w:tc>
        <w:tc>
          <w:tcPr>
            <w:tcW w:w="992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13002735" w14:textId="77777777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r w:rsidRPr="000D1239">
              <w:rPr>
                <w:rFonts w:asciiTheme="majorHAnsi" w:hAnsiTheme="majorHAnsi"/>
                <w:sz w:val="20"/>
                <w:szCs w:val="20"/>
              </w:rPr>
              <w:t>S163R</w:t>
            </w:r>
          </w:p>
        </w:tc>
        <w:tc>
          <w:tcPr>
            <w:tcW w:w="2977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07ECE790" w14:textId="77777777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proofErr w:type="spellStart"/>
            <w:r w:rsidRPr="000D1239">
              <w:rPr>
                <w:rFonts w:asciiTheme="majorHAnsi" w:hAnsiTheme="majorHAnsi"/>
                <w:sz w:val="20"/>
                <w:szCs w:val="20"/>
              </w:rPr>
              <w:t>GCTGagaATTCCCATAAC</w:t>
            </w:r>
            <w:proofErr w:type="spellEnd"/>
          </w:p>
        </w:tc>
        <w:tc>
          <w:tcPr>
            <w:tcW w:w="2977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267C217B" w14:textId="77777777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proofErr w:type="spellStart"/>
            <w:r w:rsidRPr="000D1239">
              <w:rPr>
                <w:rFonts w:asciiTheme="majorHAnsi" w:hAnsiTheme="majorHAnsi"/>
                <w:sz w:val="20"/>
                <w:szCs w:val="20"/>
              </w:rPr>
              <w:t>GGGAATtctCAGCTGTAGAAC</w:t>
            </w:r>
            <w:proofErr w:type="spellEnd"/>
          </w:p>
        </w:tc>
        <w:tc>
          <w:tcPr>
            <w:tcW w:w="1417" w:type="dxa"/>
            <w:tcBorders>
              <w:top w:val="nil"/>
              <w:bottom w:val="nil"/>
            </w:tcBorders>
            <w:tcMar>
              <w:top w:w="57" w:type="dxa"/>
              <w:left w:w="57" w:type="dxa"/>
              <w:bottom w:w="57" w:type="dxa"/>
              <w:right w:w="0" w:type="dxa"/>
            </w:tcMar>
          </w:tcPr>
          <w:p w14:paraId="031D3EEF" w14:textId="05AF01E5" w:rsidR="005F486F" w:rsidRPr="000D1239" w:rsidRDefault="00342EBA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163R-</w:t>
            </w:r>
            <w:r w:rsidR="005F486F" w:rsidRPr="000D1239">
              <w:rPr>
                <w:rFonts w:asciiTheme="majorHAnsi" w:hAnsiTheme="majorHAnsi"/>
                <w:sz w:val="20"/>
                <w:szCs w:val="20"/>
              </w:rPr>
              <w:t>PfCRT</w:t>
            </w:r>
            <w:r w:rsidR="005F486F" w:rsidRPr="000D1239">
              <w:rPr>
                <w:rFonts w:asciiTheme="majorHAnsi" w:hAnsiTheme="majorHAnsi"/>
                <w:sz w:val="20"/>
                <w:szCs w:val="20"/>
                <w:vertAlign w:val="superscript"/>
              </w:rPr>
              <w:t>K1</w:t>
            </w:r>
          </w:p>
        </w:tc>
      </w:tr>
      <w:tr w:rsidR="005F486F" w:rsidRPr="000D1239" w14:paraId="2E59D270" w14:textId="77777777" w:rsidTr="003C6480">
        <w:tc>
          <w:tcPr>
            <w:tcW w:w="1276" w:type="dxa"/>
            <w:tcBorders>
              <w:top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7506A322" w14:textId="2AF04C4E" w:rsidR="005F486F" w:rsidRPr="000D1239" w:rsidRDefault="00515A25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163R-</w:t>
            </w:r>
            <w:r w:rsidR="005F486F" w:rsidRPr="000D1239">
              <w:rPr>
                <w:rFonts w:asciiTheme="majorHAnsi" w:hAnsiTheme="majorHAnsi"/>
                <w:sz w:val="20"/>
                <w:szCs w:val="20"/>
              </w:rPr>
              <w:t>PfCRT</w:t>
            </w:r>
            <w:r w:rsidR="005F486F" w:rsidRPr="000D1239">
              <w:rPr>
                <w:rFonts w:asciiTheme="majorHAnsi" w:hAnsiTheme="majorHAnsi"/>
                <w:sz w:val="20"/>
                <w:szCs w:val="20"/>
                <w:vertAlign w:val="superscript"/>
              </w:rPr>
              <w:t>K1</w:t>
            </w:r>
          </w:p>
        </w:tc>
        <w:tc>
          <w:tcPr>
            <w:tcW w:w="992" w:type="dxa"/>
            <w:tcBorders>
              <w:top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1AAD3F99" w14:textId="77777777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r w:rsidRPr="000D1239">
              <w:rPr>
                <w:rFonts w:asciiTheme="majorHAnsi" w:hAnsiTheme="majorHAnsi"/>
                <w:sz w:val="20"/>
                <w:szCs w:val="20"/>
              </w:rPr>
              <w:t>T356V</w:t>
            </w:r>
          </w:p>
        </w:tc>
        <w:tc>
          <w:tcPr>
            <w:tcW w:w="2977" w:type="dxa"/>
            <w:tcBorders>
              <w:top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036D87F5" w14:textId="77777777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proofErr w:type="spellStart"/>
            <w:r w:rsidRPr="000D1239">
              <w:rPr>
                <w:rFonts w:asciiTheme="majorHAnsi" w:hAnsiTheme="majorHAnsi"/>
                <w:sz w:val="20"/>
                <w:szCs w:val="20"/>
              </w:rPr>
              <w:t>GCCgtgGCGATCGCGTATTACTTCAAATTCC</w:t>
            </w:r>
            <w:proofErr w:type="spellEnd"/>
          </w:p>
        </w:tc>
        <w:tc>
          <w:tcPr>
            <w:tcW w:w="2977" w:type="dxa"/>
            <w:tcBorders>
              <w:top w:val="nil"/>
            </w:tcBorders>
            <w:tcMar>
              <w:top w:w="57" w:type="dxa"/>
              <w:left w:w="57" w:type="dxa"/>
              <w:bottom w:w="57" w:type="dxa"/>
              <w:right w:w="57" w:type="dxa"/>
            </w:tcMar>
          </w:tcPr>
          <w:p w14:paraId="1C057E66" w14:textId="77777777" w:rsidR="005F486F" w:rsidRPr="000D1239" w:rsidRDefault="005F486F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proofErr w:type="spellStart"/>
            <w:r w:rsidRPr="000D1239">
              <w:rPr>
                <w:rFonts w:asciiTheme="majorHAnsi" w:hAnsiTheme="majorHAnsi"/>
                <w:sz w:val="20"/>
                <w:szCs w:val="20"/>
              </w:rPr>
              <w:t>GTAATACGCGATCGCcacGGCGGGCCCC</w:t>
            </w:r>
            <w:proofErr w:type="spellEnd"/>
          </w:p>
        </w:tc>
        <w:tc>
          <w:tcPr>
            <w:tcW w:w="1417" w:type="dxa"/>
            <w:tcBorders>
              <w:top w:val="nil"/>
            </w:tcBorders>
            <w:tcMar>
              <w:top w:w="57" w:type="dxa"/>
              <w:left w:w="57" w:type="dxa"/>
              <w:bottom w:w="57" w:type="dxa"/>
              <w:right w:w="0" w:type="dxa"/>
            </w:tcMar>
          </w:tcPr>
          <w:p w14:paraId="19CED1F8" w14:textId="588F8685" w:rsidR="005F486F" w:rsidRPr="000D1239" w:rsidRDefault="00342EBA" w:rsidP="00046556">
            <w:pPr>
              <w:spacing w:line="276" w:lineRule="auto"/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163R,356V-</w:t>
            </w:r>
            <w:r w:rsidR="005F486F" w:rsidRPr="000D1239">
              <w:rPr>
                <w:rFonts w:asciiTheme="majorHAnsi" w:hAnsiTheme="majorHAnsi"/>
                <w:sz w:val="20"/>
                <w:szCs w:val="20"/>
              </w:rPr>
              <w:t>PfCRT</w:t>
            </w:r>
            <w:r w:rsidR="005F486F" w:rsidRPr="000D1239">
              <w:rPr>
                <w:rFonts w:asciiTheme="majorHAnsi" w:hAnsiTheme="majorHAnsi"/>
                <w:sz w:val="20"/>
                <w:szCs w:val="20"/>
                <w:vertAlign w:val="superscript"/>
              </w:rPr>
              <w:t>K1</w:t>
            </w:r>
          </w:p>
        </w:tc>
      </w:tr>
    </w:tbl>
    <w:p w14:paraId="1E535F5E" w14:textId="77777777" w:rsidR="00AD0721" w:rsidRDefault="00AD0721" w:rsidP="0052057D">
      <w:pPr>
        <w:spacing w:before="40"/>
        <w:rPr>
          <w:rFonts w:asciiTheme="majorHAnsi" w:hAnsiTheme="majorHAnsi"/>
          <w:vertAlign w:val="superscript"/>
        </w:rPr>
      </w:pPr>
    </w:p>
    <w:p w14:paraId="777EE5A3" w14:textId="77777777" w:rsidR="00FA2EFB" w:rsidRPr="000D1239" w:rsidRDefault="00FA2EFB" w:rsidP="00046556">
      <w:pPr>
        <w:spacing w:before="40" w:line="360" w:lineRule="auto"/>
        <w:rPr>
          <w:rFonts w:asciiTheme="majorHAnsi" w:hAnsiTheme="majorHAnsi"/>
        </w:rPr>
      </w:pPr>
      <w:proofErr w:type="spellStart"/>
      <w:proofErr w:type="gramStart"/>
      <w:r>
        <w:rPr>
          <w:rFonts w:asciiTheme="majorHAnsi" w:hAnsiTheme="majorHAnsi"/>
          <w:vertAlign w:val="superscript"/>
        </w:rPr>
        <w:t>a</w:t>
      </w:r>
      <w:r w:rsidRPr="000D1239">
        <w:rPr>
          <w:rFonts w:asciiTheme="majorHAnsi" w:hAnsiTheme="majorHAnsi"/>
        </w:rPr>
        <w:t>Mutated</w:t>
      </w:r>
      <w:proofErr w:type="spellEnd"/>
      <w:proofErr w:type="gramEnd"/>
      <w:r w:rsidRPr="000D1239">
        <w:rPr>
          <w:rFonts w:asciiTheme="majorHAnsi" w:hAnsiTheme="majorHAnsi"/>
        </w:rPr>
        <w:t xml:space="preserve"> codons are shown in lowercase.</w:t>
      </w:r>
    </w:p>
    <w:p w14:paraId="41409E95" w14:textId="4D1CC679" w:rsidR="00C44BE7" w:rsidRDefault="00FA2EFB" w:rsidP="00046556">
      <w:pPr>
        <w:spacing w:line="360" w:lineRule="auto"/>
        <w:rPr>
          <w:rFonts w:asciiTheme="majorHAnsi" w:hAnsiTheme="majorHAnsi" w:cs="Times New Roman"/>
        </w:rPr>
      </w:pPr>
      <w:proofErr w:type="spellStart"/>
      <w:r>
        <w:rPr>
          <w:rFonts w:asciiTheme="majorHAnsi" w:hAnsiTheme="majorHAnsi"/>
          <w:vertAlign w:val="superscript"/>
        </w:rPr>
        <w:t>b</w:t>
      </w:r>
      <w:r w:rsidR="00C44BE7" w:rsidRPr="000D1239">
        <w:rPr>
          <w:rFonts w:asciiTheme="majorHAnsi" w:hAnsiTheme="majorHAnsi"/>
        </w:rPr>
        <w:t>The</w:t>
      </w:r>
      <w:proofErr w:type="spellEnd"/>
      <w:r w:rsidR="00C44BE7" w:rsidRPr="000D1239">
        <w:rPr>
          <w:rFonts w:asciiTheme="majorHAnsi" w:hAnsiTheme="majorHAnsi"/>
        </w:rPr>
        <w:t xml:space="preserve"> PCR template was a</w:t>
      </w:r>
      <w:r w:rsidR="00C44BE7" w:rsidRPr="000D1239">
        <w:rPr>
          <w:rFonts w:asciiTheme="majorHAnsi" w:hAnsiTheme="majorHAnsi" w:cs="Times New Roman"/>
        </w:rPr>
        <w:t xml:space="preserve"> codon-harmonized version of the PfCRT</w:t>
      </w:r>
      <w:r w:rsidR="00C44BE7" w:rsidRPr="000D1239">
        <w:rPr>
          <w:rFonts w:asciiTheme="majorHAnsi" w:hAnsiTheme="majorHAnsi" w:cs="Times New Roman"/>
          <w:vertAlign w:val="superscript"/>
        </w:rPr>
        <w:t>K1</w:t>
      </w:r>
      <w:r w:rsidR="00C44BE7" w:rsidRPr="000D1239">
        <w:rPr>
          <w:rFonts w:asciiTheme="majorHAnsi" w:hAnsiTheme="majorHAnsi" w:cs="Times New Roman"/>
        </w:rPr>
        <w:t xml:space="preserve"> sequence that encodes a retention motif-free form of the protein, and which </w:t>
      </w:r>
      <w:r w:rsidR="00DF22B4" w:rsidRPr="000D1239">
        <w:rPr>
          <w:rFonts w:asciiTheme="majorHAnsi" w:hAnsiTheme="majorHAnsi" w:cs="Times New Roman"/>
        </w:rPr>
        <w:t>therefore</w:t>
      </w:r>
      <w:r w:rsidR="00C44BE7" w:rsidRPr="000D1239">
        <w:rPr>
          <w:rFonts w:asciiTheme="majorHAnsi" w:hAnsiTheme="majorHAnsi" w:cs="Times New Roman"/>
        </w:rPr>
        <w:t xml:space="preserve"> localize</w:t>
      </w:r>
      <w:r w:rsidR="00DF22B4" w:rsidRPr="000D1239">
        <w:rPr>
          <w:rFonts w:asciiTheme="majorHAnsi" w:hAnsiTheme="majorHAnsi" w:cs="Times New Roman"/>
        </w:rPr>
        <w:t>s</w:t>
      </w:r>
      <w:r w:rsidR="006E401F">
        <w:rPr>
          <w:rFonts w:asciiTheme="majorHAnsi" w:hAnsiTheme="majorHAnsi" w:cs="Times New Roman"/>
        </w:rPr>
        <w:t xml:space="preserve"> to the oocyte plasma </w:t>
      </w:r>
      <w:r w:rsidR="000E128F">
        <w:rPr>
          <w:rFonts w:asciiTheme="majorHAnsi" w:hAnsiTheme="majorHAnsi" w:cs="Times New Roman"/>
        </w:rPr>
        <w:t xml:space="preserve">membrane </w:t>
      </w:r>
      <w:r w:rsidR="006E401F">
        <w:rPr>
          <w:rFonts w:asciiTheme="majorHAnsi" w:hAnsiTheme="majorHAnsi" w:cs="Times New Roman"/>
        </w:rPr>
        <w:fldChar w:fldCharType="begin">
          <w:fldData xml:space="preserve">PEVuZE5vdGU+PENpdGU+PEF1dGhvcj5NYXJ0aW48L0F1dGhvcj48WWVhcj4yMDA5PC9ZZWFyPjxS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</w:fldData>
        </w:fldChar>
      </w:r>
      <w:r w:rsidR="000E128F">
        <w:rPr>
          <w:rFonts w:asciiTheme="majorHAnsi" w:hAnsiTheme="majorHAnsi" w:cs="Times New Roman"/>
        </w:rPr>
        <w:instrText xml:space="preserve"> ADDIN EN.CITE </w:instrText>
      </w:r>
      <w:r w:rsidR="000E128F">
        <w:rPr>
          <w:rFonts w:asciiTheme="majorHAnsi" w:hAnsiTheme="majorHAnsi" w:cs="Times New Roman"/>
        </w:rPr>
        <w:fldChar w:fldCharType="begin">
          <w:fldData xml:space="preserve">PEVuZE5vdGU+PENpdGU+PEF1dGhvcj5NYXJ0aW48L0F1dGhvcj48WWVhcj4yMDA5PC9ZZWFyPjxS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</w:fldData>
        </w:fldChar>
      </w:r>
      <w:r w:rsidR="000E128F">
        <w:rPr>
          <w:rFonts w:asciiTheme="majorHAnsi" w:hAnsiTheme="majorHAnsi" w:cs="Times New Roman"/>
        </w:rPr>
        <w:instrText xml:space="preserve"> ADDIN EN.CITE.DATA </w:instrText>
      </w:r>
      <w:r w:rsidR="000E128F">
        <w:rPr>
          <w:rFonts w:asciiTheme="majorHAnsi" w:hAnsiTheme="majorHAnsi" w:cs="Times New Roman"/>
        </w:rPr>
      </w:r>
      <w:r w:rsidR="000E128F">
        <w:rPr>
          <w:rFonts w:asciiTheme="majorHAnsi" w:hAnsiTheme="majorHAnsi" w:cs="Times New Roman"/>
        </w:rPr>
        <w:fldChar w:fldCharType="end"/>
      </w:r>
      <w:r w:rsidR="006E401F">
        <w:rPr>
          <w:rFonts w:asciiTheme="majorHAnsi" w:hAnsiTheme="majorHAnsi" w:cs="Times New Roman"/>
        </w:rPr>
        <w:fldChar w:fldCharType="separate"/>
      </w:r>
      <w:r w:rsidR="000E128F">
        <w:rPr>
          <w:rFonts w:asciiTheme="majorHAnsi" w:hAnsiTheme="majorHAnsi" w:cs="Times New Roman"/>
          <w:noProof/>
        </w:rPr>
        <w:t>[</w:t>
      </w:r>
      <w:hyperlink w:anchor="_ENREF_1" w:tooltip="Martin, 2009 #17" w:history="1">
        <w:r w:rsidR="000E128F">
          <w:rPr>
            <w:rFonts w:asciiTheme="majorHAnsi" w:hAnsiTheme="majorHAnsi" w:cs="Times New Roman"/>
            <w:noProof/>
          </w:rPr>
          <w:t>30</w:t>
        </w:r>
      </w:hyperlink>
      <w:r w:rsidR="000E128F">
        <w:rPr>
          <w:rFonts w:asciiTheme="majorHAnsi" w:hAnsiTheme="majorHAnsi" w:cs="Times New Roman"/>
          <w:noProof/>
        </w:rPr>
        <w:t xml:space="preserve">, </w:t>
      </w:r>
      <w:hyperlink w:anchor="_ENREF_2" w:tooltip="Summers, 2014 #25" w:history="1">
        <w:r w:rsidR="000E128F">
          <w:rPr>
            <w:rFonts w:asciiTheme="majorHAnsi" w:hAnsiTheme="majorHAnsi" w:cs="Times New Roman"/>
            <w:noProof/>
          </w:rPr>
          <w:t>42</w:t>
        </w:r>
      </w:hyperlink>
      <w:r w:rsidR="000E128F">
        <w:rPr>
          <w:rFonts w:asciiTheme="majorHAnsi" w:hAnsiTheme="majorHAnsi" w:cs="Times New Roman"/>
          <w:noProof/>
        </w:rPr>
        <w:t>]</w:t>
      </w:r>
      <w:r w:rsidR="006E401F">
        <w:rPr>
          <w:rFonts w:asciiTheme="majorHAnsi" w:hAnsiTheme="majorHAnsi" w:cs="Times New Roman"/>
        </w:rPr>
        <w:fldChar w:fldCharType="end"/>
      </w:r>
      <w:r w:rsidR="00C44BE7" w:rsidRPr="000D1239">
        <w:rPr>
          <w:rFonts w:asciiTheme="majorHAnsi" w:hAnsiTheme="majorHAnsi" w:cs="Times New Roman"/>
        </w:rPr>
        <w:t>.</w:t>
      </w:r>
    </w:p>
    <w:p w14:paraId="351201EF" w14:textId="150A4898" w:rsidR="00D10461" w:rsidRPr="000D1239" w:rsidRDefault="00D10461" w:rsidP="00D144F3">
      <w:pPr>
        <w:rPr>
          <w:rFonts w:cs="Times New Roman"/>
          <w:color w:val="000000"/>
        </w:rPr>
      </w:pPr>
      <w:bookmarkStart w:id="0" w:name="_GoBack"/>
      <w:bookmarkEnd w:id="0"/>
    </w:p>
    <w:sectPr w:rsidR="00D10461" w:rsidRPr="000D1239" w:rsidSect="00D61D6C">
      <w:footerReference w:type="default" r:id="rId9"/>
      <w:pgSz w:w="11900" w:h="16840"/>
      <w:pgMar w:top="1134" w:right="1134" w:bottom="1134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7A578F8" w14:textId="77777777" w:rsidR="007E7783" w:rsidRDefault="007E7783" w:rsidP="003A739D">
      <w:r>
        <w:separator/>
      </w:r>
    </w:p>
  </w:endnote>
  <w:endnote w:type="continuationSeparator" w:id="0">
    <w:p w14:paraId="6CE91F21" w14:textId="77777777" w:rsidR="007E7783" w:rsidRDefault="007E7783" w:rsidP="003A739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8DCD863" w14:textId="545E4E9F" w:rsidR="00410FCF" w:rsidRPr="003A739D" w:rsidRDefault="00410FCF" w:rsidP="003A739D">
    <w:pPr>
      <w:pStyle w:val="Footer"/>
      <w:jc w:val="right"/>
      <w:rPr>
        <w:rFonts w:asciiTheme="majorHAnsi" w:hAnsiTheme="majorHAnsi"/>
        <w:i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0DD8A90" w14:textId="77777777" w:rsidR="007E7783" w:rsidRDefault="007E7783" w:rsidP="003A739D">
      <w:r>
        <w:separator/>
      </w:r>
    </w:p>
  </w:footnote>
  <w:footnote w:type="continuationSeparator" w:id="0">
    <w:p w14:paraId="6354D584" w14:textId="77777777" w:rsidR="007E7783" w:rsidRDefault="007E7783" w:rsidP="003A739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hybridMultilevel"/>
    <w:tmpl w:val="00000001"/>
    <w:lvl w:ilvl="0" w:tplc="00000001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2F006076"/>
    <w:multiLevelType w:val="hybridMultilevel"/>
    <w:tmpl w:val="A4CE2682"/>
    <w:lvl w:ilvl="0" w:tplc="0409000F">
      <w:start w:val="1"/>
      <w:numFmt w:val="decimal"/>
      <w:lvlText w:val="%1."/>
      <w:lvlJc w:val="left"/>
      <w:pPr>
        <w:tabs>
          <w:tab w:val="num" w:pos="502"/>
        </w:tabs>
        <w:ind w:left="50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222"/>
        </w:tabs>
        <w:ind w:left="1222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942"/>
        </w:tabs>
        <w:ind w:left="1942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662"/>
        </w:tabs>
        <w:ind w:left="2662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382"/>
        </w:tabs>
        <w:ind w:left="3382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102"/>
        </w:tabs>
        <w:ind w:left="4102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822"/>
        </w:tabs>
        <w:ind w:left="4822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542"/>
        </w:tabs>
        <w:ind w:left="5542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262"/>
        </w:tabs>
        <w:ind w:left="6262" w:hanging="180"/>
      </w:pPr>
    </w:lvl>
  </w:abstractNum>
  <w:abstractNum w:abstractNumId="2">
    <w:nsid w:val="6E90484B"/>
    <w:multiLevelType w:val="hybridMultilevel"/>
    <w:tmpl w:val="30605454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doNotDisplayPageBoundaries/>
  <w:activeWritingStyle w:appName="MSWord" w:lang="sv-SE" w:vendorID="22" w:dllVersion="513" w:checkStyle="1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C13EEC"/>
    <w:rsid w:val="000004CD"/>
    <w:rsid w:val="00000695"/>
    <w:rsid w:val="00000AA5"/>
    <w:rsid w:val="00000B86"/>
    <w:rsid w:val="00000C8B"/>
    <w:rsid w:val="00000EAA"/>
    <w:rsid w:val="000011B1"/>
    <w:rsid w:val="0000147B"/>
    <w:rsid w:val="0000340E"/>
    <w:rsid w:val="00003759"/>
    <w:rsid w:val="0000471E"/>
    <w:rsid w:val="00005784"/>
    <w:rsid w:val="00006034"/>
    <w:rsid w:val="00006172"/>
    <w:rsid w:val="000071AD"/>
    <w:rsid w:val="0000770D"/>
    <w:rsid w:val="00007FB3"/>
    <w:rsid w:val="00010540"/>
    <w:rsid w:val="00010547"/>
    <w:rsid w:val="00010DBD"/>
    <w:rsid w:val="000125B2"/>
    <w:rsid w:val="0001267E"/>
    <w:rsid w:val="00012AAD"/>
    <w:rsid w:val="00013A15"/>
    <w:rsid w:val="00013B75"/>
    <w:rsid w:val="00013E52"/>
    <w:rsid w:val="0001472E"/>
    <w:rsid w:val="000147AF"/>
    <w:rsid w:val="000147B1"/>
    <w:rsid w:val="00014FAB"/>
    <w:rsid w:val="000150C0"/>
    <w:rsid w:val="000154B6"/>
    <w:rsid w:val="00015F2E"/>
    <w:rsid w:val="0001608E"/>
    <w:rsid w:val="000162CC"/>
    <w:rsid w:val="00016DEA"/>
    <w:rsid w:val="000179C7"/>
    <w:rsid w:val="0002005B"/>
    <w:rsid w:val="000215D8"/>
    <w:rsid w:val="000223D2"/>
    <w:rsid w:val="000227F1"/>
    <w:rsid w:val="00022B97"/>
    <w:rsid w:val="00022C16"/>
    <w:rsid w:val="000230E1"/>
    <w:rsid w:val="00023548"/>
    <w:rsid w:val="00023A2F"/>
    <w:rsid w:val="00023E78"/>
    <w:rsid w:val="000248B5"/>
    <w:rsid w:val="00024C3D"/>
    <w:rsid w:val="00025537"/>
    <w:rsid w:val="00025A3D"/>
    <w:rsid w:val="00025B3D"/>
    <w:rsid w:val="00025E27"/>
    <w:rsid w:val="0002648E"/>
    <w:rsid w:val="000264C2"/>
    <w:rsid w:val="000268E5"/>
    <w:rsid w:val="00026DA2"/>
    <w:rsid w:val="00027032"/>
    <w:rsid w:val="00027A2B"/>
    <w:rsid w:val="00030152"/>
    <w:rsid w:val="0003023A"/>
    <w:rsid w:val="000303A0"/>
    <w:rsid w:val="00030683"/>
    <w:rsid w:val="0003093F"/>
    <w:rsid w:val="00030E9A"/>
    <w:rsid w:val="00031679"/>
    <w:rsid w:val="00031709"/>
    <w:rsid w:val="000328F4"/>
    <w:rsid w:val="00032AF5"/>
    <w:rsid w:val="00032E23"/>
    <w:rsid w:val="0003308A"/>
    <w:rsid w:val="000330E1"/>
    <w:rsid w:val="00033427"/>
    <w:rsid w:val="000337FD"/>
    <w:rsid w:val="00033867"/>
    <w:rsid w:val="00034CB6"/>
    <w:rsid w:val="00034F11"/>
    <w:rsid w:val="00035314"/>
    <w:rsid w:val="00035CD3"/>
    <w:rsid w:val="00035D6F"/>
    <w:rsid w:val="0003608A"/>
    <w:rsid w:val="00036AE8"/>
    <w:rsid w:val="00036F17"/>
    <w:rsid w:val="00036FBD"/>
    <w:rsid w:val="00037052"/>
    <w:rsid w:val="00037249"/>
    <w:rsid w:val="00037888"/>
    <w:rsid w:val="000401EC"/>
    <w:rsid w:val="0004020A"/>
    <w:rsid w:val="000403C2"/>
    <w:rsid w:val="00040515"/>
    <w:rsid w:val="0004076E"/>
    <w:rsid w:val="00040AF0"/>
    <w:rsid w:val="00040C90"/>
    <w:rsid w:val="00041C14"/>
    <w:rsid w:val="00042342"/>
    <w:rsid w:val="00042883"/>
    <w:rsid w:val="000428DB"/>
    <w:rsid w:val="000429C3"/>
    <w:rsid w:val="000429FF"/>
    <w:rsid w:val="000433D6"/>
    <w:rsid w:val="00044C22"/>
    <w:rsid w:val="00044F48"/>
    <w:rsid w:val="00044F6E"/>
    <w:rsid w:val="00045633"/>
    <w:rsid w:val="00046262"/>
    <w:rsid w:val="00046283"/>
    <w:rsid w:val="000463C2"/>
    <w:rsid w:val="0004645B"/>
    <w:rsid w:val="00046556"/>
    <w:rsid w:val="000466A0"/>
    <w:rsid w:val="0004683E"/>
    <w:rsid w:val="000475BD"/>
    <w:rsid w:val="00047620"/>
    <w:rsid w:val="0005058C"/>
    <w:rsid w:val="00051242"/>
    <w:rsid w:val="0005145F"/>
    <w:rsid w:val="00051B59"/>
    <w:rsid w:val="00051F91"/>
    <w:rsid w:val="000522A1"/>
    <w:rsid w:val="000524C3"/>
    <w:rsid w:val="0005259C"/>
    <w:rsid w:val="00052CC7"/>
    <w:rsid w:val="0005342D"/>
    <w:rsid w:val="00053BEF"/>
    <w:rsid w:val="00053E6C"/>
    <w:rsid w:val="00053F8B"/>
    <w:rsid w:val="00054689"/>
    <w:rsid w:val="000553BF"/>
    <w:rsid w:val="00055819"/>
    <w:rsid w:val="000558A9"/>
    <w:rsid w:val="00055D3E"/>
    <w:rsid w:val="00055FBE"/>
    <w:rsid w:val="00056247"/>
    <w:rsid w:val="00056372"/>
    <w:rsid w:val="000568F9"/>
    <w:rsid w:val="00057005"/>
    <w:rsid w:val="00057032"/>
    <w:rsid w:val="00057B94"/>
    <w:rsid w:val="00060402"/>
    <w:rsid w:val="00060C00"/>
    <w:rsid w:val="00060C57"/>
    <w:rsid w:val="00060C7C"/>
    <w:rsid w:val="00061494"/>
    <w:rsid w:val="00061A20"/>
    <w:rsid w:val="00061A2D"/>
    <w:rsid w:val="00061E7A"/>
    <w:rsid w:val="00061F2F"/>
    <w:rsid w:val="000623FF"/>
    <w:rsid w:val="000626F3"/>
    <w:rsid w:val="000634F5"/>
    <w:rsid w:val="00063954"/>
    <w:rsid w:val="00063CC0"/>
    <w:rsid w:val="0006409C"/>
    <w:rsid w:val="000648CE"/>
    <w:rsid w:val="00065139"/>
    <w:rsid w:val="00066083"/>
    <w:rsid w:val="000663BF"/>
    <w:rsid w:val="00066AC6"/>
    <w:rsid w:val="00066F12"/>
    <w:rsid w:val="000670A1"/>
    <w:rsid w:val="000672FC"/>
    <w:rsid w:val="000678D8"/>
    <w:rsid w:val="00067E69"/>
    <w:rsid w:val="0007096B"/>
    <w:rsid w:val="00070AD5"/>
    <w:rsid w:val="00070E60"/>
    <w:rsid w:val="0007119C"/>
    <w:rsid w:val="00071873"/>
    <w:rsid w:val="00071E0E"/>
    <w:rsid w:val="00072589"/>
    <w:rsid w:val="000726F7"/>
    <w:rsid w:val="0007297A"/>
    <w:rsid w:val="00072A5A"/>
    <w:rsid w:val="00072ABC"/>
    <w:rsid w:val="000735A3"/>
    <w:rsid w:val="00073670"/>
    <w:rsid w:val="0007390D"/>
    <w:rsid w:val="00073C94"/>
    <w:rsid w:val="000744A6"/>
    <w:rsid w:val="0007450D"/>
    <w:rsid w:val="0007478F"/>
    <w:rsid w:val="00074DAA"/>
    <w:rsid w:val="00075417"/>
    <w:rsid w:val="00075959"/>
    <w:rsid w:val="000760B5"/>
    <w:rsid w:val="000765F5"/>
    <w:rsid w:val="00076650"/>
    <w:rsid w:val="00076765"/>
    <w:rsid w:val="00076AE4"/>
    <w:rsid w:val="00077612"/>
    <w:rsid w:val="0007763D"/>
    <w:rsid w:val="0007792C"/>
    <w:rsid w:val="00077B18"/>
    <w:rsid w:val="00077C51"/>
    <w:rsid w:val="0008194E"/>
    <w:rsid w:val="00081C45"/>
    <w:rsid w:val="00081CF0"/>
    <w:rsid w:val="00081D33"/>
    <w:rsid w:val="00081E27"/>
    <w:rsid w:val="00081E5F"/>
    <w:rsid w:val="000827E5"/>
    <w:rsid w:val="00082C1D"/>
    <w:rsid w:val="000833BA"/>
    <w:rsid w:val="00083692"/>
    <w:rsid w:val="0008536A"/>
    <w:rsid w:val="000853D4"/>
    <w:rsid w:val="000853F7"/>
    <w:rsid w:val="00085507"/>
    <w:rsid w:val="000855DC"/>
    <w:rsid w:val="000855E1"/>
    <w:rsid w:val="0008587A"/>
    <w:rsid w:val="00085ABF"/>
    <w:rsid w:val="000860F2"/>
    <w:rsid w:val="00086991"/>
    <w:rsid w:val="000876E4"/>
    <w:rsid w:val="00087C8A"/>
    <w:rsid w:val="00087DD8"/>
    <w:rsid w:val="0009053E"/>
    <w:rsid w:val="00091A73"/>
    <w:rsid w:val="0009229D"/>
    <w:rsid w:val="0009313E"/>
    <w:rsid w:val="00093CB9"/>
    <w:rsid w:val="00094636"/>
    <w:rsid w:val="000948C4"/>
    <w:rsid w:val="000951AA"/>
    <w:rsid w:val="000966CA"/>
    <w:rsid w:val="00096A4C"/>
    <w:rsid w:val="00097534"/>
    <w:rsid w:val="00097638"/>
    <w:rsid w:val="000978C0"/>
    <w:rsid w:val="000A01C1"/>
    <w:rsid w:val="000A0318"/>
    <w:rsid w:val="000A0B13"/>
    <w:rsid w:val="000A11D4"/>
    <w:rsid w:val="000A13DB"/>
    <w:rsid w:val="000A1D85"/>
    <w:rsid w:val="000A1F4A"/>
    <w:rsid w:val="000A1FE1"/>
    <w:rsid w:val="000A2DA1"/>
    <w:rsid w:val="000A2F71"/>
    <w:rsid w:val="000A4D90"/>
    <w:rsid w:val="000A4E87"/>
    <w:rsid w:val="000A583F"/>
    <w:rsid w:val="000A5A33"/>
    <w:rsid w:val="000A5B79"/>
    <w:rsid w:val="000A5C00"/>
    <w:rsid w:val="000A665B"/>
    <w:rsid w:val="000A66B8"/>
    <w:rsid w:val="000A79B7"/>
    <w:rsid w:val="000A7A5D"/>
    <w:rsid w:val="000B07CB"/>
    <w:rsid w:val="000B0A11"/>
    <w:rsid w:val="000B13E2"/>
    <w:rsid w:val="000B17C4"/>
    <w:rsid w:val="000B1D26"/>
    <w:rsid w:val="000B1E28"/>
    <w:rsid w:val="000B2228"/>
    <w:rsid w:val="000B3251"/>
    <w:rsid w:val="000B33F6"/>
    <w:rsid w:val="000B35CC"/>
    <w:rsid w:val="000B3C31"/>
    <w:rsid w:val="000B3CDC"/>
    <w:rsid w:val="000B3D1D"/>
    <w:rsid w:val="000B4309"/>
    <w:rsid w:val="000B4CE4"/>
    <w:rsid w:val="000B5A39"/>
    <w:rsid w:val="000B5B8F"/>
    <w:rsid w:val="000B64A9"/>
    <w:rsid w:val="000B7773"/>
    <w:rsid w:val="000B7928"/>
    <w:rsid w:val="000C00BD"/>
    <w:rsid w:val="000C077A"/>
    <w:rsid w:val="000C0797"/>
    <w:rsid w:val="000C0914"/>
    <w:rsid w:val="000C12A9"/>
    <w:rsid w:val="000C1944"/>
    <w:rsid w:val="000C1CB3"/>
    <w:rsid w:val="000C1DFB"/>
    <w:rsid w:val="000C1E75"/>
    <w:rsid w:val="000C1E83"/>
    <w:rsid w:val="000C209E"/>
    <w:rsid w:val="000C2456"/>
    <w:rsid w:val="000C2892"/>
    <w:rsid w:val="000C29D7"/>
    <w:rsid w:val="000C2C4E"/>
    <w:rsid w:val="000C2EAE"/>
    <w:rsid w:val="000C2F50"/>
    <w:rsid w:val="000C336E"/>
    <w:rsid w:val="000C4CB2"/>
    <w:rsid w:val="000C58F1"/>
    <w:rsid w:val="000C608E"/>
    <w:rsid w:val="000C6C7F"/>
    <w:rsid w:val="000C6F4E"/>
    <w:rsid w:val="000C70CB"/>
    <w:rsid w:val="000C76C7"/>
    <w:rsid w:val="000C7AD4"/>
    <w:rsid w:val="000C7BF2"/>
    <w:rsid w:val="000C7DDB"/>
    <w:rsid w:val="000D1193"/>
    <w:rsid w:val="000D1239"/>
    <w:rsid w:val="000D1A87"/>
    <w:rsid w:val="000D1D57"/>
    <w:rsid w:val="000D26E6"/>
    <w:rsid w:val="000D27F7"/>
    <w:rsid w:val="000D2958"/>
    <w:rsid w:val="000D2BB7"/>
    <w:rsid w:val="000D2C83"/>
    <w:rsid w:val="000D3154"/>
    <w:rsid w:val="000D33E3"/>
    <w:rsid w:val="000D37C3"/>
    <w:rsid w:val="000D39FD"/>
    <w:rsid w:val="000D40BE"/>
    <w:rsid w:val="000D41A7"/>
    <w:rsid w:val="000D43B1"/>
    <w:rsid w:val="000D5017"/>
    <w:rsid w:val="000D538A"/>
    <w:rsid w:val="000D55E6"/>
    <w:rsid w:val="000D59EF"/>
    <w:rsid w:val="000D5AEF"/>
    <w:rsid w:val="000D5D7E"/>
    <w:rsid w:val="000D7304"/>
    <w:rsid w:val="000E00B1"/>
    <w:rsid w:val="000E0542"/>
    <w:rsid w:val="000E077A"/>
    <w:rsid w:val="000E114A"/>
    <w:rsid w:val="000E128F"/>
    <w:rsid w:val="000E1AF9"/>
    <w:rsid w:val="000E1B7B"/>
    <w:rsid w:val="000E1C87"/>
    <w:rsid w:val="000E1F3C"/>
    <w:rsid w:val="000E3581"/>
    <w:rsid w:val="000E3594"/>
    <w:rsid w:val="000E3F4F"/>
    <w:rsid w:val="000E42B6"/>
    <w:rsid w:val="000E4C9D"/>
    <w:rsid w:val="000E4D46"/>
    <w:rsid w:val="000E4EB1"/>
    <w:rsid w:val="000E5071"/>
    <w:rsid w:val="000E54EA"/>
    <w:rsid w:val="000E5652"/>
    <w:rsid w:val="000E56E2"/>
    <w:rsid w:val="000E5A0B"/>
    <w:rsid w:val="000E5A64"/>
    <w:rsid w:val="000E5A94"/>
    <w:rsid w:val="000E6BB1"/>
    <w:rsid w:val="000E751D"/>
    <w:rsid w:val="000E7D68"/>
    <w:rsid w:val="000E7E36"/>
    <w:rsid w:val="000F08C7"/>
    <w:rsid w:val="000F0F02"/>
    <w:rsid w:val="000F1286"/>
    <w:rsid w:val="000F15E1"/>
    <w:rsid w:val="000F1911"/>
    <w:rsid w:val="000F1CAA"/>
    <w:rsid w:val="000F201A"/>
    <w:rsid w:val="000F226F"/>
    <w:rsid w:val="000F23E7"/>
    <w:rsid w:val="000F247B"/>
    <w:rsid w:val="000F2737"/>
    <w:rsid w:val="000F2933"/>
    <w:rsid w:val="000F2A5C"/>
    <w:rsid w:val="000F2E6D"/>
    <w:rsid w:val="000F2FF8"/>
    <w:rsid w:val="000F3203"/>
    <w:rsid w:val="000F39B9"/>
    <w:rsid w:val="000F428A"/>
    <w:rsid w:val="000F4EE6"/>
    <w:rsid w:val="000F522F"/>
    <w:rsid w:val="000F54CF"/>
    <w:rsid w:val="000F5B37"/>
    <w:rsid w:val="000F5C09"/>
    <w:rsid w:val="000F64F3"/>
    <w:rsid w:val="000F69EA"/>
    <w:rsid w:val="000F7032"/>
    <w:rsid w:val="000F7400"/>
    <w:rsid w:val="001002D5"/>
    <w:rsid w:val="0010063B"/>
    <w:rsid w:val="0010094B"/>
    <w:rsid w:val="00101AB1"/>
    <w:rsid w:val="001027B6"/>
    <w:rsid w:val="00102F5C"/>
    <w:rsid w:val="001035EE"/>
    <w:rsid w:val="0010384D"/>
    <w:rsid w:val="001039DD"/>
    <w:rsid w:val="00103B3D"/>
    <w:rsid w:val="00103CE5"/>
    <w:rsid w:val="001040D9"/>
    <w:rsid w:val="0010457F"/>
    <w:rsid w:val="00104DF4"/>
    <w:rsid w:val="00104F72"/>
    <w:rsid w:val="0010537F"/>
    <w:rsid w:val="00106415"/>
    <w:rsid w:val="00106D50"/>
    <w:rsid w:val="001070FF"/>
    <w:rsid w:val="00107299"/>
    <w:rsid w:val="00107413"/>
    <w:rsid w:val="0010779B"/>
    <w:rsid w:val="00107A3F"/>
    <w:rsid w:val="00107F98"/>
    <w:rsid w:val="00110D1B"/>
    <w:rsid w:val="00111F14"/>
    <w:rsid w:val="00111FFD"/>
    <w:rsid w:val="001125BC"/>
    <w:rsid w:val="00112E59"/>
    <w:rsid w:val="00112F36"/>
    <w:rsid w:val="00113269"/>
    <w:rsid w:val="001134AC"/>
    <w:rsid w:val="001140A9"/>
    <w:rsid w:val="001142EC"/>
    <w:rsid w:val="00114C00"/>
    <w:rsid w:val="001153E7"/>
    <w:rsid w:val="001157FB"/>
    <w:rsid w:val="00115D80"/>
    <w:rsid w:val="001160FB"/>
    <w:rsid w:val="0011612F"/>
    <w:rsid w:val="00116499"/>
    <w:rsid w:val="001166F7"/>
    <w:rsid w:val="00116890"/>
    <w:rsid w:val="00116F74"/>
    <w:rsid w:val="001170B0"/>
    <w:rsid w:val="001174BB"/>
    <w:rsid w:val="0011752E"/>
    <w:rsid w:val="00117743"/>
    <w:rsid w:val="001206D2"/>
    <w:rsid w:val="00121DCD"/>
    <w:rsid w:val="0012245F"/>
    <w:rsid w:val="0012267A"/>
    <w:rsid w:val="001227DC"/>
    <w:rsid w:val="00122829"/>
    <w:rsid w:val="0012285A"/>
    <w:rsid w:val="001229FD"/>
    <w:rsid w:val="00122BE8"/>
    <w:rsid w:val="00123161"/>
    <w:rsid w:val="00123243"/>
    <w:rsid w:val="00123319"/>
    <w:rsid w:val="0012343E"/>
    <w:rsid w:val="001239E3"/>
    <w:rsid w:val="00123B83"/>
    <w:rsid w:val="00123DE2"/>
    <w:rsid w:val="00124372"/>
    <w:rsid w:val="001253AC"/>
    <w:rsid w:val="00126370"/>
    <w:rsid w:val="001265AB"/>
    <w:rsid w:val="001278A4"/>
    <w:rsid w:val="001303D3"/>
    <w:rsid w:val="001307C7"/>
    <w:rsid w:val="001309F1"/>
    <w:rsid w:val="00130B18"/>
    <w:rsid w:val="00130E86"/>
    <w:rsid w:val="00130EE4"/>
    <w:rsid w:val="00130F4F"/>
    <w:rsid w:val="00131225"/>
    <w:rsid w:val="00131C60"/>
    <w:rsid w:val="001326A6"/>
    <w:rsid w:val="00132A0D"/>
    <w:rsid w:val="00132B7D"/>
    <w:rsid w:val="00133CF9"/>
    <w:rsid w:val="00133DBA"/>
    <w:rsid w:val="001346F4"/>
    <w:rsid w:val="00135405"/>
    <w:rsid w:val="001355AE"/>
    <w:rsid w:val="001358EB"/>
    <w:rsid w:val="00135F90"/>
    <w:rsid w:val="00136499"/>
    <w:rsid w:val="00136821"/>
    <w:rsid w:val="00136BA5"/>
    <w:rsid w:val="00136F90"/>
    <w:rsid w:val="001376D6"/>
    <w:rsid w:val="00137B47"/>
    <w:rsid w:val="0014066B"/>
    <w:rsid w:val="00140779"/>
    <w:rsid w:val="001407D3"/>
    <w:rsid w:val="00140BF4"/>
    <w:rsid w:val="00140D03"/>
    <w:rsid w:val="00140E0D"/>
    <w:rsid w:val="00140F2A"/>
    <w:rsid w:val="00140FCB"/>
    <w:rsid w:val="001415B7"/>
    <w:rsid w:val="001425B9"/>
    <w:rsid w:val="00142F41"/>
    <w:rsid w:val="00143107"/>
    <w:rsid w:val="00143653"/>
    <w:rsid w:val="0014371B"/>
    <w:rsid w:val="00143846"/>
    <w:rsid w:val="00144AC0"/>
    <w:rsid w:val="00144D18"/>
    <w:rsid w:val="001455FB"/>
    <w:rsid w:val="00145901"/>
    <w:rsid w:val="001459E5"/>
    <w:rsid w:val="00145AC6"/>
    <w:rsid w:val="00145F40"/>
    <w:rsid w:val="0014620C"/>
    <w:rsid w:val="0014693B"/>
    <w:rsid w:val="0014698B"/>
    <w:rsid w:val="00146B47"/>
    <w:rsid w:val="00147674"/>
    <w:rsid w:val="00147F5B"/>
    <w:rsid w:val="00147FAD"/>
    <w:rsid w:val="00150E8C"/>
    <w:rsid w:val="001512FB"/>
    <w:rsid w:val="001515C9"/>
    <w:rsid w:val="00151A49"/>
    <w:rsid w:val="00151B8C"/>
    <w:rsid w:val="00152524"/>
    <w:rsid w:val="0015265C"/>
    <w:rsid w:val="00152A4C"/>
    <w:rsid w:val="00152D1A"/>
    <w:rsid w:val="001530C0"/>
    <w:rsid w:val="001548E9"/>
    <w:rsid w:val="00154995"/>
    <w:rsid w:val="00154A54"/>
    <w:rsid w:val="00154B5C"/>
    <w:rsid w:val="00154CBE"/>
    <w:rsid w:val="00155317"/>
    <w:rsid w:val="00155834"/>
    <w:rsid w:val="00156B83"/>
    <w:rsid w:val="001603EC"/>
    <w:rsid w:val="00160A5B"/>
    <w:rsid w:val="00160E23"/>
    <w:rsid w:val="001611A2"/>
    <w:rsid w:val="0016156D"/>
    <w:rsid w:val="001618A6"/>
    <w:rsid w:val="00161FC5"/>
    <w:rsid w:val="00162470"/>
    <w:rsid w:val="00162AE1"/>
    <w:rsid w:val="0016393B"/>
    <w:rsid w:val="00163ECC"/>
    <w:rsid w:val="001647F1"/>
    <w:rsid w:val="001657FC"/>
    <w:rsid w:val="00165EB1"/>
    <w:rsid w:val="00165F09"/>
    <w:rsid w:val="0016639B"/>
    <w:rsid w:val="001668DB"/>
    <w:rsid w:val="00166C22"/>
    <w:rsid w:val="00166F59"/>
    <w:rsid w:val="00166F81"/>
    <w:rsid w:val="00166FE1"/>
    <w:rsid w:val="00167993"/>
    <w:rsid w:val="00167DA9"/>
    <w:rsid w:val="001703F2"/>
    <w:rsid w:val="00170D40"/>
    <w:rsid w:val="00171F55"/>
    <w:rsid w:val="001722B8"/>
    <w:rsid w:val="001727DE"/>
    <w:rsid w:val="001727FB"/>
    <w:rsid w:val="00172F62"/>
    <w:rsid w:val="001735E6"/>
    <w:rsid w:val="00173D36"/>
    <w:rsid w:val="00174089"/>
    <w:rsid w:val="001743C3"/>
    <w:rsid w:val="001744ED"/>
    <w:rsid w:val="00174C28"/>
    <w:rsid w:val="00174F74"/>
    <w:rsid w:val="001750F8"/>
    <w:rsid w:val="001754C4"/>
    <w:rsid w:val="0017579A"/>
    <w:rsid w:val="001758CC"/>
    <w:rsid w:val="00175E7C"/>
    <w:rsid w:val="00175F92"/>
    <w:rsid w:val="00176FF3"/>
    <w:rsid w:val="00177562"/>
    <w:rsid w:val="00177A13"/>
    <w:rsid w:val="0018108C"/>
    <w:rsid w:val="001819FE"/>
    <w:rsid w:val="00182033"/>
    <w:rsid w:val="0018212C"/>
    <w:rsid w:val="00182E33"/>
    <w:rsid w:val="001832AF"/>
    <w:rsid w:val="0018330B"/>
    <w:rsid w:val="001833BB"/>
    <w:rsid w:val="0018345C"/>
    <w:rsid w:val="00183769"/>
    <w:rsid w:val="00184127"/>
    <w:rsid w:val="0018498A"/>
    <w:rsid w:val="00184B8A"/>
    <w:rsid w:val="00185242"/>
    <w:rsid w:val="001860B3"/>
    <w:rsid w:val="001863FF"/>
    <w:rsid w:val="001864EA"/>
    <w:rsid w:val="0018703D"/>
    <w:rsid w:val="001871B4"/>
    <w:rsid w:val="00190155"/>
    <w:rsid w:val="00190CD9"/>
    <w:rsid w:val="00191BE2"/>
    <w:rsid w:val="00192925"/>
    <w:rsid w:val="00192D2A"/>
    <w:rsid w:val="001936BF"/>
    <w:rsid w:val="00193BF4"/>
    <w:rsid w:val="001943F8"/>
    <w:rsid w:val="00194669"/>
    <w:rsid w:val="00195410"/>
    <w:rsid w:val="00195CF1"/>
    <w:rsid w:val="001965FA"/>
    <w:rsid w:val="00196AC8"/>
    <w:rsid w:val="00196DDE"/>
    <w:rsid w:val="001973A3"/>
    <w:rsid w:val="00197454"/>
    <w:rsid w:val="00197DE9"/>
    <w:rsid w:val="001A0731"/>
    <w:rsid w:val="001A12D2"/>
    <w:rsid w:val="001A1858"/>
    <w:rsid w:val="001A1935"/>
    <w:rsid w:val="001A1C6B"/>
    <w:rsid w:val="001A21BF"/>
    <w:rsid w:val="001A27F2"/>
    <w:rsid w:val="001A2991"/>
    <w:rsid w:val="001A2B4F"/>
    <w:rsid w:val="001A2E89"/>
    <w:rsid w:val="001A2F5B"/>
    <w:rsid w:val="001A2FD1"/>
    <w:rsid w:val="001A3100"/>
    <w:rsid w:val="001A3133"/>
    <w:rsid w:val="001A33F2"/>
    <w:rsid w:val="001A3695"/>
    <w:rsid w:val="001A468D"/>
    <w:rsid w:val="001A50B4"/>
    <w:rsid w:val="001A5770"/>
    <w:rsid w:val="001A581C"/>
    <w:rsid w:val="001A6099"/>
    <w:rsid w:val="001A776C"/>
    <w:rsid w:val="001A7F8C"/>
    <w:rsid w:val="001B06CF"/>
    <w:rsid w:val="001B0B25"/>
    <w:rsid w:val="001B0DFB"/>
    <w:rsid w:val="001B141A"/>
    <w:rsid w:val="001B1D21"/>
    <w:rsid w:val="001B2328"/>
    <w:rsid w:val="001B2364"/>
    <w:rsid w:val="001B2714"/>
    <w:rsid w:val="001B2A45"/>
    <w:rsid w:val="001B30CB"/>
    <w:rsid w:val="001B3337"/>
    <w:rsid w:val="001B3420"/>
    <w:rsid w:val="001B37EF"/>
    <w:rsid w:val="001B4014"/>
    <w:rsid w:val="001B54D6"/>
    <w:rsid w:val="001B6118"/>
    <w:rsid w:val="001B6653"/>
    <w:rsid w:val="001B6AA1"/>
    <w:rsid w:val="001B6FEC"/>
    <w:rsid w:val="001B742B"/>
    <w:rsid w:val="001B7EE5"/>
    <w:rsid w:val="001C0003"/>
    <w:rsid w:val="001C0C07"/>
    <w:rsid w:val="001C0C1B"/>
    <w:rsid w:val="001C1419"/>
    <w:rsid w:val="001C1C82"/>
    <w:rsid w:val="001C25FC"/>
    <w:rsid w:val="001C2BA3"/>
    <w:rsid w:val="001C30A4"/>
    <w:rsid w:val="001C39E4"/>
    <w:rsid w:val="001C3BE1"/>
    <w:rsid w:val="001C4166"/>
    <w:rsid w:val="001C4640"/>
    <w:rsid w:val="001C46FB"/>
    <w:rsid w:val="001C526E"/>
    <w:rsid w:val="001C59A9"/>
    <w:rsid w:val="001C659D"/>
    <w:rsid w:val="001C67BC"/>
    <w:rsid w:val="001C7037"/>
    <w:rsid w:val="001C7225"/>
    <w:rsid w:val="001C72D8"/>
    <w:rsid w:val="001C7BC0"/>
    <w:rsid w:val="001C7C25"/>
    <w:rsid w:val="001C7CBA"/>
    <w:rsid w:val="001D0127"/>
    <w:rsid w:val="001D0381"/>
    <w:rsid w:val="001D0562"/>
    <w:rsid w:val="001D0751"/>
    <w:rsid w:val="001D0C93"/>
    <w:rsid w:val="001D0CDA"/>
    <w:rsid w:val="001D1890"/>
    <w:rsid w:val="001D18C8"/>
    <w:rsid w:val="001D20B8"/>
    <w:rsid w:val="001D2276"/>
    <w:rsid w:val="001D23AB"/>
    <w:rsid w:val="001D2A1C"/>
    <w:rsid w:val="001D2A62"/>
    <w:rsid w:val="001D2BC9"/>
    <w:rsid w:val="001D3D44"/>
    <w:rsid w:val="001D3F99"/>
    <w:rsid w:val="001D4371"/>
    <w:rsid w:val="001D4761"/>
    <w:rsid w:val="001D47F2"/>
    <w:rsid w:val="001D48A7"/>
    <w:rsid w:val="001D54CD"/>
    <w:rsid w:val="001D564D"/>
    <w:rsid w:val="001D5BF1"/>
    <w:rsid w:val="001D6096"/>
    <w:rsid w:val="001D7B54"/>
    <w:rsid w:val="001E0419"/>
    <w:rsid w:val="001E0C6C"/>
    <w:rsid w:val="001E0D5D"/>
    <w:rsid w:val="001E1059"/>
    <w:rsid w:val="001E10A7"/>
    <w:rsid w:val="001E2496"/>
    <w:rsid w:val="001E3169"/>
    <w:rsid w:val="001E365A"/>
    <w:rsid w:val="001E3D01"/>
    <w:rsid w:val="001E41A1"/>
    <w:rsid w:val="001E456E"/>
    <w:rsid w:val="001E4735"/>
    <w:rsid w:val="001E4CE4"/>
    <w:rsid w:val="001E529C"/>
    <w:rsid w:val="001E5354"/>
    <w:rsid w:val="001E56DE"/>
    <w:rsid w:val="001E7B28"/>
    <w:rsid w:val="001E7ECE"/>
    <w:rsid w:val="001F025B"/>
    <w:rsid w:val="001F04BC"/>
    <w:rsid w:val="001F05ED"/>
    <w:rsid w:val="001F0DC8"/>
    <w:rsid w:val="001F0F7E"/>
    <w:rsid w:val="001F1DBA"/>
    <w:rsid w:val="001F2597"/>
    <w:rsid w:val="001F268F"/>
    <w:rsid w:val="001F28A5"/>
    <w:rsid w:val="001F2EC5"/>
    <w:rsid w:val="001F3428"/>
    <w:rsid w:val="001F3631"/>
    <w:rsid w:val="001F3B3F"/>
    <w:rsid w:val="001F455D"/>
    <w:rsid w:val="001F4560"/>
    <w:rsid w:val="001F56BE"/>
    <w:rsid w:val="001F5F7B"/>
    <w:rsid w:val="001F6065"/>
    <w:rsid w:val="001F6445"/>
    <w:rsid w:val="001F6653"/>
    <w:rsid w:val="001F69AE"/>
    <w:rsid w:val="001F6B78"/>
    <w:rsid w:val="001F7716"/>
    <w:rsid w:val="001F78CA"/>
    <w:rsid w:val="001F7DC1"/>
    <w:rsid w:val="002006B0"/>
    <w:rsid w:val="002015AA"/>
    <w:rsid w:val="0020179C"/>
    <w:rsid w:val="002019C8"/>
    <w:rsid w:val="00201AE4"/>
    <w:rsid w:val="00201B77"/>
    <w:rsid w:val="00201DA6"/>
    <w:rsid w:val="00202ED7"/>
    <w:rsid w:val="00203C88"/>
    <w:rsid w:val="00203D1E"/>
    <w:rsid w:val="002042E1"/>
    <w:rsid w:val="0020453A"/>
    <w:rsid w:val="00204626"/>
    <w:rsid w:val="00204F19"/>
    <w:rsid w:val="00204FB4"/>
    <w:rsid w:val="00205347"/>
    <w:rsid w:val="00205767"/>
    <w:rsid w:val="00205854"/>
    <w:rsid w:val="002058B5"/>
    <w:rsid w:val="00205B2E"/>
    <w:rsid w:val="00205D12"/>
    <w:rsid w:val="00205D4D"/>
    <w:rsid w:val="002068AE"/>
    <w:rsid w:val="00206DD4"/>
    <w:rsid w:val="00206E54"/>
    <w:rsid w:val="0020712B"/>
    <w:rsid w:val="00207953"/>
    <w:rsid w:val="00207C5A"/>
    <w:rsid w:val="00207D41"/>
    <w:rsid w:val="00207E03"/>
    <w:rsid w:val="0021001E"/>
    <w:rsid w:val="00210133"/>
    <w:rsid w:val="0021060C"/>
    <w:rsid w:val="00211112"/>
    <w:rsid w:val="0021148C"/>
    <w:rsid w:val="0021149D"/>
    <w:rsid w:val="00211EAF"/>
    <w:rsid w:val="00212464"/>
    <w:rsid w:val="0021247F"/>
    <w:rsid w:val="0021354F"/>
    <w:rsid w:val="002138DE"/>
    <w:rsid w:val="00213CB9"/>
    <w:rsid w:val="00213F42"/>
    <w:rsid w:val="002140C3"/>
    <w:rsid w:val="002149C2"/>
    <w:rsid w:val="00215302"/>
    <w:rsid w:val="0021556F"/>
    <w:rsid w:val="00215931"/>
    <w:rsid w:val="00215C10"/>
    <w:rsid w:val="00215DB9"/>
    <w:rsid w:val="00216079"/>
    <w:rsid w:val="0021666B"/>
    <w:rsid w:val="0021689C"/>
    <w:rsid w:val="002168FE"/>
    <w:rsid w:val="00217719"/>
    <w:rsid w:val="00217C2E"/>
    <w:rsid w:val="00220400"/>
    <w:rsid w:val="00221BBC"/>
    <w:rsid w:val="002224D8"/>
    <w:rsid w:val="0022258B"/>
    <w:rsid w:val="002228FE"/>
    <w:rsid w:val="00222CBB"/>
    <w:rsid w:val="00223345"/>
    <w:rsid w:val="00223BB4"/>
    <w:rsid w:val="002240CE"/>
    <w:rsid w:val="002249A1"/>
    <w:rsid w:val="00224F69"/>
    <w:rsid w:val="00225361"/>
    <w:rsid w:val="00226E03"/>
    <w:rsid w:val="00230638"/>
    <w:rsid w:val="002306A5"/>
    <w:rsid w:val="00231060"/>
    <w:rsid w:val="002313B4"/>
    <w:rsid w:val="00231AA0"/>
    <w:rsid w:val="00231C6E"/>
    <w:rsid w:val="002321B6"/>
    <w:rsid w:val="00232662"/>
    <w:rsid w:val="002329C2"/>
    <w:rsid w:val="0023324A"/>
    <w:rsid w:val="002333EE"/>
    <w:rsid w:val="002335F1"/>
    <w:rsid w:val="0023374E"/>
    <w:rsid w:val="00233AD6"/>
    <w:rsid w:val="00233B9F"/>
    <w:rsid w:val="00233BE0"/>
    <w:rsid w:val="00234259"/>
    <w:rsid w:val="002343D4"/>
    <w:rsid w:val="002347D0"/>
    <w:rsid w:val="0023491B"/>
    <w:rsid w:val="00234BD2"/>
    <w:rsid w:val="002352D3"/>
    <w:rsid w:val="0023582E"/>
    <w:rsid w:val="00235A91"/>
    <w:rsid w:val="0023603F"/>
    <w:rsid w:val="002360B8"/>
    <w:rsid w:val="002362C2"/>
    <w:rsid w:val="002367C4"/>
    <w:rsid w:val="002369B1"/>
    <w:rsid w:val="002373BB"/>
    <w:rsid w:val="002374AC"/>
    <w:rsid w:val="00237727"/>
    <w:rsid w:val="002377BE"/>
    <w:rsid w:val="0024119B"/>
    <w:rsid w:val="002421FE"/>
    <w:rsid w:val="0024260D"/>
    <w:rsid w:val="0024279C"/>
    <w:rsid w:val="0024355C"/>
    <w:rsid w:val="0024358B"/>
    <w:rsid w:val="00243D2C"/>
    <w:rsid w:val="0024484B"/>
    <w:rsid w:val="0024486A"/>
    <w:rsid w:val="002450D6"/>
    <w:rsid w:val="002456C9"/>
    <w:rsid w:val="00245989"/>
    <w:rsid w:val="00245AF7"/>
    <w:rsid w:val="00245C0E"/>
    <w:rsid w:val="00245F89"/>
    <w:rsid w:val="00246974"/>
    <w:rsid w:val="00246DAB"/>
    <w:rsid w:val="002470DB"/>
    <w:rsid w:val="00247F67"/>
    <w:rsid w:val="0025072E"/>
    <w:rsid w:val="00250750"/>
    <w:rsid w:val="00250B5E"/>
    <w:rsid w:val="00250CC4"/>
    <w:rsid w:val="002517F9"/>
    <w:rsid w:val="00251849"/>
    <w:rsid w:val="00252734"/>
    <w:rsid w:val="00253471"/>
    <w:rsid w:val="00253831"/>
    <w:rsid w:val="00253A84"/>
    <w:rsid w:val="002547DF"/>
    <w:rsid w:val="00254F96"/>
    <w:rsid w:val="00255101"/>
    <w:rsid w:val="0025514E"/>
    <w:rsid w:val="00256C61"/>
    <w:rsid w:val="00256D4D"/>
    <w:rsid w:val="00257944"/>
    <w:rsid w:val="00257D2E"/>
    <w:rsid w:val="00257D33"/>
    <w:rsid w:val="00260087"/>
    <w:rsid w:val="002605F7"/>
    <w:rsid w:val="00260B5E"/>
    <w:rsid w:val="00260D4C"/>
    <w:rsid w:val="002618BE"/>
    <w:rsid w:val="002619B1"/>
    <w:rsid w:val="0026348B"/>
    <w:rsid w:val="00264194"/>
    <w:rsid w:val="002642F0"/>
    <w:rsid w:val="002646D1"/>
    <w:rsid w:val="002647BE"/>
    <w:rsid w:val="00264DE6"/>
    <w:rsid w:val="00264FA5"/>
    <w:rsid w:val="002651A2"/>
    <w:rsid w:val="002657BB"/>
    <w:rsid w:val="00266094"/>
    <w:rsid w:val="00266393"/>
    <w:rsid w:val="002664B0"/>
    <w:rsid w:val="00267819"/>
    <w:rsid w:val="00270F18"/>
    <w:rsid w:val="00271178"/>
    <w:rsid w:val="00271D39"/>
    <w:rsid w:val="002725FC"/>
    <w:rsid w:val="00272648"/>
    <w:rsid w:val="00272E1F"/>
    <w:rsid w:val="00273219"/>
    <w:rsid w:val="00273AC7"/>
    <w:rsid w:val="00273B6D"/>
    <w:rsid w:val="00273D01"/>
    <w:rsid w:val="00273DA4"/>
    <w:rsid w:val="002741A9"/>
    <w:rsid w:val="00274926"/>
    <w:rsid w:val="002753B1"/>
    <w:rsid w:val="002756A2"/>
    <w:rsid w:val="00275CAE"/>
    <w:rsid w:val="00276599"/>
    <w:rsid w:val="00276A75"/>
    <w:rsid w:val="00277142"/>
    <w:rsid w:val="002774D7"/>
    <w:rsid w:val="0027784A"/>
    <w:rsid w:val="00277958"/>
    <w:rsid w:val="00280713"/>
    <w:rsid w:val="0028103A"/>
    <w:rsid w:val="00281C44"/>
    <w:rsid w:val="00281C9A"/>
    <w:rsid w:val="00281E81"/>
    <w:rsid w:val="00282556"/>
    <w:rsid w:val="00282736"/>
    <w:rsid w:val="0028273D"/>
    <w:rsid w:val="0028303C"/>
    <w:rsid w:val="0028314E"/>
    <w:rsid w:val="00283E0A"/>
    <w:rsid w:val="00284071"/>
    <w:rsid w:val="00284527"/>
    <w:rsid w:val="00284881"/>
    <w:rsid w:val="00284E88"/>
    <w:rsid w:val="002855F5"/>
    <w:rsid w:val="0028581C"/>
    <w:rsid w:val="0028687A"/>
    <w:rsid w:val="00286A3A"/>
    <w:rsid w:val="00286DEC"/>
    <w:rsid w:val="002871AD"/>
    <w:rsid w:val="0028781F"/>
    <w:rsid w:val="00287F9F"/>
    <w:rsid w:val="00290148"/>
    <w:rsid w:val="002902D3"/>
    <w:rsid w:val="00290A43"/>
    <w:rsid w:val="00290E36"/>
    <w:rsid w:val="00290F1B"/>
    <w:rsid w:val="00291281"/>
    <w:rsid w:val="002915FE"/>
    <w:rsid w:val="00291C62"/>
    <w:rsid w:val="00291E78"/>
    <w:rsid w:val="00292905"/>
    <w:rsid w:val="0029328D"/>
    <w:rsid w:val="00293297"/>
    <w:rsid w:val="002938F4"/>
    <w:rsid w:val="00293ABA"/>
    <w:rsid w:val="00293B6C"/>
    <w:rsid w:val="00293ECE"/>
    <w:rsid w:val="00294286"/>
    <w:rsid w:val="0029433B"/>
    <w:rsid w:val="0029475F"/>
    <w:rsid w:val="00294BC5"/>
    <w:rsid w:val="00294E2F"/>
    <w:rsid w:val="00294ED7"/>
    <w:rsid w:val="00295BAB"/>
    <w:rsid w:val="00295D0F"/>
    <w:rsid w:val="0029726C"/>
    <w:rsid w:val="00297B35"/>
    <w:rsid w:val="002A01CA"/>
    <w:rsid w:val="002A05F2"/>
    <w:rsid w:val="002A0676"/>
    <w:rsid w:val="002A0C7A"/>
    <w:rsid w:val="002A1539"/>
    <w:rsid w:val="002A1572"/>
    <w:rsid w:val="002A1E1A"/>
    <w:rsid w:val="002A20F0"/>
    <w:rsid w:val="002A235B"/>
    <w:rsid w:val="002A26F0"/>
    <w:rsid w:val="002A2A32"/>
    <w:rsid w:val="002A2BE8"/>
    <w:rsid w:val="002A2CA4"/>
    <w:rsid w:val="002A3DE9"/>
    <w:rsid w:val="002A6004"/>
    <w:rsid w:val="002A6080"/>
    <w:rsid w:val="002A6312"/>
    <w:rsid w:val="002A68EF"/>
    <w:rsid w:val="002A6BE3"/>
    <w:rsid w:val="002A6CE3"/>
    <w:rsid w:val="002A6FF3"/>
    <w:rsid w:val="002A787B"/>
    <w:rsid w:val="002A7959"/>
    <w:rsid w:val="002A7B79"/>
    <w:rsid w:val="002A7BFD"/>
    <w:rsid w:val="002A7DEB"/>
    <w:rsid w:val="002A7EE6"/>
    <w:rsid w:val="002B11C8"/>
    <w:rsid w:val="002B120E"/>
    <w:rsid w:val="002B1DE5"/>
    <w:rsid w:val="002B240B"/>
    <w:rsid w:val="002B2B71"/>
    <w:rsid w:val="002B3101"/>
    <w:rsid w:val="002B356C"/>
    <w:rsid w:val="002B3D20"/>
    <w:rsid w:val="002B4674"/>
    <w:rsid w:val="002B5FBC"/>
    <w:rsid w:val="002B6280"/>
    <w:rsid w:val="002B66BE"/>
    <w:rsid w:val="002B6918"/>
    <w:rsid w:val="002B6970"/>
    <w:rsid w:val="002B6EA5"/>
    <w:rsid w:val="002B7087"/>
    <w:rsid w:val="002B7771"/>
    <w:rsid w:val="002C11AF"/>
    <w:rsid w:val="002C12DC"/>
    <w:rsid w:val="002C1B1F"/>
    <w:rsid w:val="002C22A2"/>
    <w:rsid w:val="002C2612"/>
    <w:rsid w:val="002C28B2"/>
    <w:rsid w:val="002C28D9"/>
    <w:rsid w:val="002C2FA8"/>
    <w:rsid w:val="002C3023"/>
    <w:rsid w:val="002C37FD"/>
    <w:rsid w:val="002C3B7F"/>
    <w:rsid w:val="002C3E1D"/>
    <w:rsid w:val="002C3E3C"/>
    <w:rsid w:val="002C4774"/>
    <w:rsid w:val="002C56DB"/>
    <w:rsid w:val="002C5D55"/>
    <w:rsid w:val="002C5F33"/>
    <w:rsid w:val="002C6501"/>
    <w:rsid w:val="002C6902"/>
    <w:rsid w:val="002C6A69"/>
    <w:rsid w:val="002C6C1B"/>
    <w:rsid w:val="002D083C"/>
    <w:rsid w:val="002D09C6"/>
    <w:rsid w:val="002D0CE9"/>
    <w:rsid w:val="002D1246"/>
    <w:rsid w:val="002D1787"/>
    <w:rsid w:val="002D2435"/>
    <w:rsid w:val="002D24BD"/>
    <w:rsid w:val="002D2843"/>
    <w:rsid w:val="002D2FDF"/>
    <w:rsid w:val="002D3844"/>
    <w:rsid w:val="002D40F5"/>
    <w:rsid w:val="002D4398"/>
    <w:rsid w:val="002D5070"/>
    <w:rsid w:val="002D5768"/>
    <w:rsid w:val="002D631A"/>
    <w:rsid w:val="002D633D"/>
    <w:rsid w:val="002D6402"/>
    <w:rsid w:val="002D7596"/>
    <w:rsid w:val="002D772C"/>
    <w:rsid w:val="002D787A"/>
    <w:rsid w:val="002D7B92"/>
    <w:rsid w:val="002D7C9E"/>
    <w:rsid w:val="002D7E60"/>
    <w:rsid w:val="002D7FE4"/>
    <w:rsid w:val="002E0AF2"/>
    <w:rsid w:val="002E1296"/>
    <w:rsid w:val="002E1477"/>
    <w:rsid w:val="002E1519"/>
    <w:rsid w:val="002E1658"/>
    <w:rsid w:val="002E1B5A"/>
    <w:rsid w:val="002E1F8D"/>
    <w:rsid w:val="002E203B"/>
    <w:rsid w:val="002E24C6"/>
    <w:rsid w:val="002E24C8"/>
    <w:rsid w:val="002E2817"/>
    <w:rsid w:val="002E3011"/>
    <w:rsid w:val="002E365D"/>
    <w:rsid w:val="002E3D08"/>
    <w:rsid w:val="002E451C"/>
    <w:rsid w:val="002E4554"/>
    <w:rsid w:val="002E46FB"/>
    <w:rsid w:val="002E5C13"/>
    <w:rsid w:val="002E7980"/>
    <w:rsid w:val="002F0556"/>
    <w:rsid w:val="002F2C82"/>
    <w:rsid w:val="002F30AB"/>
    <w:rsid w:val="002F3778"/>
    <w:rsid w:val="002F41F4"/>
    <w:rsid w:val="002F4F8C"/>
    <w:rsid w:val="002F4FDD"/>
    <w:rsid w:val="002F6B9C"/>
    <w:rsid w:val="002F6CD6"/>
    <w:rsid w:val="002F7689"/>
    <w:rsid w:val="002F7962"/>
    <w:rsid w:val="002F79D0"/>
    <w:rsid w:val="00300708"/>
    <w:rsid w:val="00300D58"/>
    <w:rsid w:val="00300E68"/>
    <w:rsid w:val="003014F8"/>
    <w:rsid w:val="0030157F"/>
    <w:rsid w:val="00301993"/>
    <w:rsid w:val="00302321"/>
    <w:rsid w:val="003025C7"/>
    <w:rsid w:val="00302683"/>
    <w:rsid w:val="00302D7F"/>
    <w:rsid w:val="00303F4E"/>
    <w:rsid w:val="00304117"/>
    <w:rsid w:val="00304745"/>
    <w:rsid w:val="00305188"/>
    <w:rsid w:val="00305357"/>
    <w:rsid w:val="00305DBF"/>
    <w:rsid w:val="0030601B"/>
    <w:rsid w:val="0030601C"/>
    <w:rsid w:val="003062DF"/>
    <w:rsid w:val="0030684F"/>
    <w:rsid w:val="00307400"/>
    <w:rsid w:val="003075C6"/>
    <w:rsid w:val="0030782B"/>
    <w:rsid w:val="00307E84"/>
    <w:rsid w:val="00307EB4"/>
    <w:rsid w:val="00311449"/>
    <w:rsid w:val="00312A08"/>
    <w:rsid w:val="00313241"/>
    <w:rsid w:val="003137FF"/>
    <w:rsid w:val="00313804"/>
    <w:rsid w:val="00313E6B"/>
    <w:rsid w:val="00314832"/>
    <w:rsid w:val="0031497C"/>
    <w:rsid w:val="003149DA"/>
    <w:rsid w:val="00314FE8"/>
    <w:rsid w:val="003153A5"/>
    <w:rsid w:val="00315C4B"/>
    <w:rsid w:val="00315F46"/>
    <w:rsid w:val="00316023"/>
    <w:rsid w:val="00316EE4"/>
    <w:rsid w:val="00317147"/>
    <w:rsid w:val="0031718F"/>
    <w:rsid w:val="00317DC3"/>
    <w:rsid w:val="00317E1C"/>
    <w:rsid w:val="003209D7"/>
    <w:rsid w:val="00321144"/>
    <w:rsid w:val="00321374"/>
    <w:rsid w:val="0032271A"/>
    <w:rsid w:val="00322875"/>
    <w:rsid w:val="00322FE0"/>
    <w:rsid w:val="0032301C"/>
    <w:rsid w:val="003232C8"/>
    <w:rsid w:val="003237DE"/>
    <w:rsid w:val="00323E8D"/>
    <w:rsid w:val="0032504A"/>
    <w:rsid w:val="00325922"/>
    <w:rsid w:val="00326818"/>
    <w:rsid w:val="00326A71"/>
    <w:rsid w:val="00327542"/>
    <w:rsid w:val="00327CBE"/>
    <w:rsid w:val="00327D5E"/>
    <w:rsid w:val="00327E14"/>
    <w:rsid w:val="003300BF"/>
    <w:rsid w:val="003305B1"/>
    <w:rsid w:val="003305B7"/>
    <w:rsid w:val="00330704"/>
    <w:rsid w:val="00330AFA"/>
    <w:rsid w:val="0033137D"/>
    <w:rsid w:val="00331671"/>
    <w:rsid w:val="0033168B"/>
    <w:rsid w:val="003316AF"/>
    <w:rsid w:val="003318ED"/>
    <w:rsid w:val="00331B51"/>
    <w:rsid w:val="0033232A"/>
    <w:rsid w:val="0033312E"/>
    <w:rsid w:val="00333351"/>
    <w:rsid w:val="00333FD9"/>
    <w:rsid w:val="003364F2"/>
    <w:rsid w:val="00336A82"/>
    <w:rsid w:val="00336D97"/>
    <w:rsid w:val="00336F17"/>
    <w:rsid w:val="00337189"/>
    <w:rsid w:val="00337B71"/>
    <w:rsid w:val="00337E5C"/>
    <w:rsid w:val="00340F7A"/>
    <w:rsid w:val="0034104A"/>
    <w:rsid w:val="003410D4"/>
    <w:rsid w:val="00341253"/>
    <w:rsid w:val="003414BA"/>
    <w:rsid w:val="0034203E"/>
    <w:rsid w:val="00342171"/>
    <w:rsid w:val="00342216"/>
    <w:rsid w:val="003429F4"/>
    <w:rsid w:val="00342AE9"/>
    <w:rsid w:val="00342B95"/>
    <w:rsid w:val="00342BBB"/>
    <w:rsid w:val="00342EBA"/>
    <w:rsid w:val="003435C0"/>
    <w:rsid w:val="0034361B"/>
    <w:rsid w:val="00344062"/>
    <w:rsid w:val="00344F6C"/>
    <w:rsid w:val="00345242"/>
    <w:rsid w:val="00345764"/>
    <w:rsid w:val="003457A6"/>
    <w:rsid w:val="003459B8"/>
    <w:rsid w:val="00346192"/>
    <w:rsid w:val="003473DF"/>
    <w:rsid w:val="0035073F"/>
    <w:rsid w:val="00350AE6"/>
    <w:rsid w:val="00350CA5"/>
    <w:rsid w:val="0035108F"/>
    <w:rsid w:val="00351166"/>
    <w:rsid w:val="0035130E"/>
    <w:rsid w:val="003513F4"/>
    <w:rsid w:val="00351422"/>
    <w:rsid w:val="0035142D"/>
    <w:rsid w:val="0035185F"/>
    <w:rsid w:val="003522A3"/>
    <w:rsid w:val="00352610"/>
    <w:rsid w:val="0035290D"/>
    <w:rsid w:val="00353B94"/>
    <w:rsid w:val="003540FD"/>
    <w:rsid w:val="0035426A"/>
    <w:rsid w:val="00354963"/>
    <w:rsid w:val="00354D44"/>
    <w:rsid w:val="00354E91"/>
    <w:rsid w:val="00356DFD"/>
    <w:rsid w:val="00356FC7"/>
    <w:rsid w:val="003604EB"/>
    <w:rsid w:val="0036059D"/>
    <w:rsid w:val="003606F9"/>
    <w:rsid w:val="0036083D"/>
    <w:rsid w:val="003611DE"/>
    <w:rsid w:val="0036218B"/>
    <w:rsid w:val="0036227D"/>
    <w:rsid w:val="003622E8"/>
    <w:rsid w:val="00362397"/>
    <w:rsid w:val="00362812"/>
    <w:rsid w:val="00362A9A"/>
    <w:rsid w:val="00362B49"/>
    <w:rsid w:val="00362F64"/>
    <w:rsid w:val="00363D3E"/>
    <w:rsid w:val="0036410B"/>
    <w:rsid w:val="00364C69"/>
    <w:rsid w:val="0036677A"/>
    <w:rsid w:val="0036705C"/>
    <w:rsid w:val="003679C6"/>
    <w:rsid w:val="00367CA9"/>
    <w:rsid w:val="00367D98"/>
    <w:rsid w:val="0037059E"/>
    <w:rsid w:val="00370D93"/>
    <w:rsid w:val="003711DE"/>
    <w:rsid w:val="0037164E"/>
    <w:rsid w:val="00371723"/>
    <w:rsid w:val="00371DD5"/>
    <w:rsid w:val="00371E90"/>
    <w:rsid w:val="003724EA"/>
    <w:rsid w:val="0037272F"/>
    <w:rsid w:val="00372981"/>
    <w:rsid w:val="0037298B"/>
    <w:rsid w:val="00372C3C"/>
    <w:rsid w:val="00372C9B"/>
    <w:rsid w:val="00373687"/>
    <w:rsid w:val="00373954"/>
    <w:rsid w:val="00373E08"/>
    <w:rsid w:val="00373FD1"/>
    <w:rsid w:val="00374EBE"/>
    <w:rsid w:val="0037503C"/>
    <w:rsid w:val="00375A07"/>
    <w:rsid w:val="00375DEA"/>
    <w:rsid w:val="00375E8C"/>
    <w:rsid w:val="003760DC"/>
    <w:rsid w:val="00376E97"/>
    <w:rsid w:val="00377000"/>
    <w:rsid w:val="0037750B"/>
    <w:rsid w:val="0037766A"/>
    <w:rsid w:val="0037779F"/>
    <w:rsid w:val="0037799E"/>
    <w:rsid w:val="00377C5E"/>
    <w:rsid w:val="003800E6"/>
    <w:rsid w:val="003807B7"/>
    <w:rsid w:val="00380CEB"/>
    <w:rsid w:val="003812A9"/>
    <w:rsid w:val="00381422"/>
    <w:rsid w:val="0038175B"/>
    <w:rsid w:val="00381F30"/>
    <w:rsid w:val="00381F4C"/>
    <w:rsid w:val="00382533"/>
    <w:rsid w:val="00382BD6"/>
    <w:rsid w:val="00382C13"/>
    <w:rsid w:val="00384001"/>
    <w:rsid w:val="00384C3B"/>
    <w:rsid w:val="00384F6C"/>
    <w:rsid w:val="0038550A"/>
    <w:rsid w:val="00385C73"/>
    <w:rsid w:val="00385FB1"/>
    <w:rsid w:val="00386677"/>
    <w:rsid w:val="00386AE9"/>
    <w:rsid w:val="00386AF7"/>
    <w:rsid w:val="00386C76"/>
    <w:rsid w:val="00387A64"/>
    <w:rsid w:val="00390329"/>
    <w:rsid w:val="0039131D"/>
    <w:rsid w:val="003914A9"/>
    <w:rsid w:val="00391665"/>
    <w:rsid w:val="00391ACD"/>
    <w:rsid w:val="00392355"/>
    <w:rsid w:val="00392438"/>
    <w:rsid w:val="003925A2"/>
    <w:rsid w:val="0039269F"/>
    <w:rsid w:val="003927E3"/>
    <w:rsid w:val="003928C6"/>
    <w:rsid w:val="00392FC7"/>
    <w:rsid w:val="0039363C"/>
    <w:rsid w:val="0039370C"/>
    <w:rsid w:val="00393BB2"/>
    <w:rsid w:val="00393E0A"/>
    <w:rsid w:val="00393F0E"/>
    <w:rsid w:val="0039401D"/>
    <w:rsid w:val="003940A6"/>
    <w:rsid w:val="003945EC"/>
    <w:rsid w:val="00394784"/>
    <w:rsid w:val="0039487C"/>
    <w:rsid w:val="00394B82"/>
    <w:rsid w:val="00394C35"/>
    <w:rsid w:val="0039506A"/>
    <w:rsid w:val="003950B1"/>
    <w:rsid w:val="003955D8"/>
    <w:rsid w:val="003962A3"/>
    <w:rsid w:val="00396994"/>
    <w:rsid w:val="00396CB3"/>
    <w:rsid w:val="00397111"/>
    <w:rsid w:val="003973D8"/>
    <w:rsid w:val="003978A3"/>
    <w:rsid w:val="00397946"/>
    <w:rsid w:val="00397B8A"/>
    <w:rsid w:val="003A05D4"/>
    <w:rsid w:val="003A0614"/>
    <w:rsid w:val="003A0DFE"/>
    <w:rsid w:val="003A100F"/>
    <w:rsid w:val="003A243D"/>
    <w:rsid w:val="003A26CE"/>
    <w:rsid w:val="003A2DB9"/>
    <w:rsid w:val="003A31CC"/>
    <w:rsid w:val="003A3580"/>
    <w:rsid w:val="003A379F"/>
    <w:rsid w:val="003A3FF9"/>
    <w:rsid w:val="003A488B"/>
    <w:rsid w:val="003A4B28"/>
    <w:rsid w:val="003A4CEF"/>
    <w:rsid w:val="003A52FC"/>
    <w:rsid w:val="003A55E6"/>
    <w:rsid w:val="003A5C13"/>
    <w:rsid w:val="003A6FBA"/>
    <w:rsid w:val="003A739D"/>
    <w:rsid w:val="003A7B23"/>
    <w:rsid w:val="003B060A"/>
    <w:rsid w:val="003B0626"/>
    <w:rsid w:val="003B0BF6"/>
    <w:rsid w:val="003B0FFD"/>
    <w:rsid w:val="003B15E6"/>
    <w:rsid w:val="003B1A98"/>
    <w:rsid w:val="003B25D1"/>
    <w:rsid w:val="003B27A5"/>
    <w:rsid w:val="003B2A3A"/>
    <w:rsid w:val="003B2C2D"/>
    <w:rsid w:val="003B33DD"/>
    <w:rsid w:val="003B45D7"/>
    <w:rsid w:val="003B52DE"/>
    <w:rsid w:val="003B5510"/>
    <w:rsid w:val="003B5840"/>
    <w:rsid w:val="003B595E"/>
    <w:rsid w:val="003B5A58"/>
    <w:rsid w:val="003B5D09"/>
    <w:rsid w:val="003B627B"/>
    <w:rsid w:val="003B630B"/>
    <w:rsid w:val="003B647B"/>
    <w:rsid w:val="003B6480"/>
    <w:rsid w:val="003B6EC2"/>
    <w:rsid w:val="003B7216"/>
    <w:rsid w:val="003B76F9"/>
    <w:rsid w:val="003B7968"/>
    <w:rsid w:val="003B7E35"/>
    <w:rsid w:val="003C01D3"/>
    <w:rsid w:val="003C0949"/>
    <w:rsid w:val="003C09D0"/>
    <w:rsid w:val="003C0DCB"/>
    <w:rsid w:val="003C0DD3"/>
    <w:rsid w:val="003C101E"/>
    <w:rsid w:val="003C157B"/>
    <w:rsid w:val="003C16E8"/>
    <w:rsid w:val="003C237E"/>
    <w:rsid w:val="003C247F"/>
    <w:rsid w:val="003C276E"/>
    <w:rsid w:val="003C283D"/>
    <w:rsid w:val="003C2F4C"/>
    <w:rsid w:val="003C32FC"/>
    <w:rsid w:val="003C330E"/>
    <w:rsid w:val="003C3B56"/>
    <w:rsid w:val="003C3CCA"/>
    <w:rsid w:val="003C3CE4"/>
    <w:rsid w:val="003C4569"/>
    <w:rsid w:val="003C4C00"/>
    <w:rsid w:val="003C4C57"/>
    <w:rsid w:val="003C4ED4"/>
    <w:rsid w:val="003C5843"/>
    <w:rsid w:val="003C5DE7"/>
    <w:rsid w:val="003C5EF7"/>
    <w:rsid w:val="003C623E"/>
    <w:rsid w:val="003C6480"/>
    <w:rsid w:val="003C64EC"/>
    <w:rsid w:val="003C69C4"/>
    <w:rsid w:val="003C6D45"/>
    <w:rsid w:val="003C6F8B"/>
    <w:rsid w:val="003C7544"/>
    <w:rsid w:val="003C7974"/>
    <w:rsid w:val="003C7B94"/>
    <w:rsid w:val="003D0534"/>
    <w:rsid w:val="003D0562"/>
    <w:rsid w:val="003D16B6"/>
    <w:rsid w:val="003D2FB5"/>
    <w:rsid w:val="003D3291"/>
    <w:rsid w:val="003D3630"/>
    <w:rsid w:val="003D3BD7"/>
    <w:rsid w:val="003D431F"/>
    <w:rsid w:val="003D4D0A"/>
    <w:rsid w:val="003D56AE"/>
    <w:rsid w:val="003D57F9"/>
    <w:rsid w:val="003D59AD"/>
    <w:rsid w:val="003D5FC5"/>
    <w:rsid w:val="003D6DA8"/>
    <w:rsid w:val="003D742E"/>
    <w:rsid w:val="003D7638"/>
    <w:rsid w:val="003E0184"/>
    <w:rsid w:val="003E0B79"/>
    <w:rsid w:val="003E0F5E"/>
    <w:rsid w:val="003E1647"/>
    <w:rsid w:val="003E1FC8"/>
    <w:rsid w:val="003E2397"/>
    <w:rsid w:val="003E2964"/>
    <w:rsid w:val="003E296E"/>
    <w:rsid w:val="003E36E0"/>
    <w:rsid w:val="003E3D58"/>
    <w:rsid w:val="003E597A"/>
    <w:rsid w:val="003E59FE"/>
    <w:rsid w:val="003E5CBE"/>
    <w:rsid w:val="003E6626"/>
    <w:rsid w:val="003E6C87"/>
    <w:rsid w:val="003E72B8"/>
    <w:rsid w:val="003E7321"/>
    <w:rsid w:val="003E7428"/>
    <w:rsid w:val="003E794D"/>
    <w:rsid w:val="003F04C2"/>
    <w:rsid w:val="003F09B0"/>
    <w:rsid w:val="003F144E"/>
    <w:rsid w:val="003F26FB"/>
    <w:rsid w:val="003F389E"/>
    <w:rsid w:val="003F3F9C"/>
    <w:rsid w:val="003F493A"/>
    <w:rsid w:val="003F4AEA"/>
    <w:rsid w:val="003F4D25"/>
    <w:rsid w:val="003F5718"/>
    <w:rsid w:val="003F5B12"/>
    <w:rsid w:val="003F5BF0"/>
    <w:rsid w:val="003F6368"/>
    <w:rsid w:val="003F65CE"/>
    <w:rsid w:val="003F691D"/>
    <w:rsid w:val="003F6ADF"/>
    <w:rsid w:val="003F6F30"/>
    <w:rsid w:val="00400120"/>
    <w:rsid w:val="00400413"/>
    <w:rsid w:val="00401272"/>
    <w:rsid w:val="00401B88"/>
    <w:rsid w:val="0040338A"/>
    <w:rsid w:val="004033DA"/>
    <w:rsid w:val="00403A62"/>
    <w:rsid w:val="00403A6D"/>
    <w:rsid w:val="00403AFA"/>
    <w:rsid w:val="00403B36"/>
    <w:rsid w:val="00403FE6"/>
    <w:rsid w:val="00404BCF"/>
    <w:rsid w:val="00404C1D"/>
    <w:rsid w:val="00404CCE"/>
    <w:rsid w:val="004056A7"/>
    <w:rsid w:val="00405799"/>
    <w:rsid w:val="004057C6"/>
    <w:rsid w:val="00405ADE"/>
    <w:rsid w:val="00405C71"/>
    <w:rsid w:val="00405F49"/>
    <w:rsid w:val="00406838"/>
    <w:rsid w:val="00406A4B"/>
    <w:rsid w:val="00406D62"/>
    <w:rsid w:val="00406FE3"/>
    <w:rsid w:val="00407346"/>
    <w:rsid w:val="00410FCF"/>
    <w:rsid w:val="004113A6"/>
    <w:rsid w:val="00411452"/>
    <w:rsid w:val="00411D61"/>
    <w:rsid w:val="00412420"/>
    <w:rsid w:val="0041266D"/>
    <w:rsid w:val="00412814"/>
    <w:rsid w:val="0041330A"/>
    <w:rsid w:val="00413BFF"/>
    <w:rsid w:val="00413D48"/>
    <w:rsid w:val="004145FE"/>
    <w:rsid w:val="00414AFA"/>
    <w:rsid w:val="0041526E"/>
    <w:rsid w:val="00415A36"/>
    <w:rsid w:val="00415D49"/>
    <w:rsid w:val="0041694C"/>
    <w:rsid w:val="00417F51"/>
    <w:rsid w:val="0042008C"/>
    <w:rsid w:val="004203E7"/>
    <w:rsid w:val="0042071F"/>
    <w:rsid w:val="004219F6"/>
    <w:rsid w:val="004223D5"/>
    <w:rsid w:val="00422652"/>
    <w:rsid w:val="0042267F"/>
    <w:rsid w:val="004235C5"/>
    <w:rsid w:val="00423AFC"/>
    <w:rsid w:val="00423FC6"/>
    <w:rsid w:val="00425073"/>
    <w:rsid w:val="004261B6"/>
    <w:rsid w:val="004266AF"/>
    <w:rsid w:val="00426ADB"/>
    <w:rsid w:val="00426ED6"/>
    <w:rsid w:val="00427453"/>
    <w:rsid w:val="00427762"/>
    <w:rsid w:val="00427908"/>
    <w:rsid w:val="00427BDD"/>
    <w:rsid w:val="00427E2A"/>
    <w:rsid w:val="00427F2B"/>
    <w:rsid w:val="00430569"/>
    <w:rsid w:val="004306FD"/>
    <w:rsid w:val="00430F4F"/>
    <w:rsid w:val="0043106E"/>
    <w:rsid w:val="004317B9"/>
    <w:rsid w:val="00431C57"/>
    <w:rsid w:val="00432396"/>
    <w:rsid w:val="0043395D"/>
    <w:rsid w:val="00433C32"/>
    <w:rsid w:val="00433E95"/>
    <w:rsid w:val="0043422C"/>
    <w:rsid w:val="00434962"/>
    <w:rsid w:val="00434E07"/>
    <w:rsid w:val="00435EF2"/>
    <w:rsid w:val="0043607B"/>
    <w:rsid w:val="004365E9"/>
    <w:rsid w:val="00436F86"/>
    <w:rsid w:val="00437619"/>
    <w:rsid w:val="00437678"/>
    <w:rsid w:val="004378B2"/>
    <w:rsid w:val="00437FE4"/>
    <w:rsid w:val="00440406"/>
    <w:rsid w:val="00440908"/>
    <w:rsid w:val="004409CA"/>
    <w:rsid w:val="00440BFA"/>
    <w:rsid w:val="004412CF"/>
    <w:rsid w:val="004416BE"/>
    <w:rsid w:val="00441F1D"/>
    <w:rsid w:val="00442C67"/>
    <w:rsid w:val="004439E7"/>
    <w:rsid w:val="00443C0F"/>
    <w:rsid w:val="00443FCA"/>
    <w:rsid w:val="00445BE9"/>
    <w:rsid w:val="004465A6"/>
    <w:rsid w:val="004471C4"/>
    <w:rsid w:val="004475A5"/>
    <w:rsid w:val="00447AC6"/>
    <w:rsid w:val="00450030"/>
    <w:rsid w:val="00450D00"/>
    <w:rsid w:val="00450FBA"/>
    <w:rsid w:val="0045156D"/>
    <w:rsid w:val="00451E31"/>
    <w:rsid w:val="00453B5A"/>
    <w:rsid w:val="00453F32"/>
    <w:rsid w:val="00453F84"/>
    <w:rsid w:val="0045403A"/>
    <w:rsid w:val="00454A9E"/>
    <w:rsid w:val="00454B4E"/>
    <w:rsid w:val="004552B0"/>
    <w:rsid w:val="004556AD"/>
    <w:rsid w:val="00455A46"/>
    <w:rsid w:val="00455FD6"/>
    <w:rsid w:val="00456B12"/>
    <w:rsid w:val="00457335"/>
    <w:rsid w:val="00457965"/>
    <w:rsid w:val="00457CB0"/>
    <w:rsid w:val="00457F98"/>
    <w:rsid w:val="0046007B"/>
    <w:rsid w:val="00460A00"/>
    <w:rsid w:val="00460B7B"/>
    <w:rsid w:val="00460BCB"/>
    <w:rsid w:val="00461274"/>
    <w:rsid w:val="004624BB"/>
    <w:rsid w:val="0046257F"/>
    <w:rsid w:val="0046264C"/>
    <w:rsid w:val="0046288F"/>
    <w:rsid w:val="004629F5"/>
    <w:rsid w:val="00462DDB"/>
    <w:rsid w:val="00462E0D"/>
    <w:rsid w:val="004635F7"/>
    <w:rsid w:val="00463AFF"/>
    <w:rsid w:val="004640CF"/>
    <w:rsid w:val="0046470E"/>
    <w:rsid w:val="00465DFE"/>
    <w:rsid w:val="004661AD"/>
    <w:rsid w:val="00466382"/>
    <w:rsid w:val="004663E6"/>
    <w:rsid w:val="00466B3C"/>
    <w:rsid w:val="004674AA"/>
    <w:rsid w:val="00467B2A"/>
    <w:rsid w:val="00467BEB"/>
    <w:rsid w:val="00467F1E"/>
    <w:rsid w:val="004714D5"/>
    <w:rsid w:val="00471582"/>
    <w:rsid w:val="0047179E"/>
    <w:rsid w:val="00471AD8"/>
    <w:rsid w:val="00471FF4"/>
    <w:rsid w:val="0047298E"/>
    <w:rsid w:val="00472E07"/>
    <w:rsid w:val="00472FDD"/>
    <w:rsid w:val="004735DB"/>
    <w:rsid w:val="00474B72"/>
    <w:rsid w:val="00474FF8"/>
    <w:rsid w:val="0047585E"/>
    <w:rsid w:val="00475C8C"/>
    <w:rsid w:val="00476F8E"/>
    <w:rsid w:val="0047704A"/>
    <w:rsid w:val="00477AC8"/>
    <w:rsid w:val="004804A5"/>
    <w:rsid w:val="004804B4"/>
    <w:rsid w:val="0048053E"/>
    <w:rsid w:val="004810F5"/>
    <w:rsid w:val="004815E8"/>
    <w:rsid w:val="00481931"/>
    <w:rsid w:val="004821AF"/>
    <w:rsid w:val="0048221F"/>
    <w:rsid w:val="00482282"/>
    <w:rsid w:val="00482415"/>
    <w:rsid w:val="0048272E"/>
    <w:rsid w:val="00482B2C"/>
    <w:rsid w:val="00482F69"/>
    <w:rsid w:val="00483113"/>
    <w:rsid w:val="00483288"/>
    <w:rsid w:val="00483352"/>
    <w:rsid w:val="00483501"/>
    <w:rsid w:val="004837B4"/>
    <w:rsid w:val="00483CA8"/>
    <w:rsid w:val="00483E60"/>
    <w:rsid w:val="004844A2"/>
    <w:rsid w:val="004845FE"/>
    <w:rsid w:val="004850FD"/>
    <w:rsid w:val="004852E9"/>
    <w:rsid w:val="004859CF"/>
    <w:rsid w:val="00485EAC"/>
    <w:rsid w:val="00485F81"/>
    <w:rsid w:val="00486182"/>
    <w:rsid w:val="004863DF"/>
    <w:rsid w:val="00486ED6"/>
    <w:rsid w:val="00487454"/>
    <w:rsid w:val="004877F5"/>
    <w:rsid w:val="0048799D"/>
    <w:rsid w:val="00487C2C"/>
    <w:rsid w:val="0049035A"/>
    <w:rsid w:val="00490A87"/>
    <w:rsid w:val="00490CEE"/>
    <w:rsid w:val="00491A8A"/>
    <w:rsid w:val="00491C3E"/>
    <w:rsid w:val="00492263"/>
    <w:rsid w:val="004922AD"/>
    <w:rsid w:val="00493351"/>
    <w:rsid w:val="0049351B"/>
    <w:rsid w:val="00493958"/>
    <w:rsid w:val="004949A7"/>
    <w:rsid w:val="004955D0"/>
    <w:rsid w:val="004956E2"/>
    <w:rsid w:val="004958A6"/>
    <w:rsid w:val="00495B61"/>
    <w:rsid w:val="004964F3"/>
    <w:rsid w:val="00496C03"/>
    <w:rsid w:val="00496C5D"/>
    <w:rsid w:val="00496F4E"/>
    <w:rsid w:val="0049736B"/>
    <w:rsid w:val="00497E6F"/>
    <w:rsid w:val="004A0007"/>
    <w:rsid w:val="004A0342"/>
    <w:rsid w:val="004A07A8"/>
    <w:rsid w:val="004A07B0"/>
    <w:rsid w:val="004A0D37"/>
    <w:rsid w:val="004A1094"/>
    <w:rsid w:val="004A127B"/>
    <w:rsid w:val="004A13DD"/>
    <w:rsid w:val="004A14B5"/>
    <w:rsid w:val="004A1530"/>
    <w:rsid w:val="004A1715"/>
    <w:rsid w:val="004A1DB4"/>
    <w:rsid w:val="004A1E9C"/>
    <w:rsid w:val="004A217A"/>
    <w:rsid w:val="004A2581"/>
    <w:rsid w:val="004A27C2"/>
    <w:rsid w:val="004A2A1B"/>
    <w:rsid w:val="004A2BE9"/>
    <w:rsid w:val="004A2C63"/>
    <w:rsid w:val="004A2DCA"/>
    <w:rsid w:val="004A2E95"/>
    <w:rsid w:val="004A3418"/>
    <w:rsid w:val="004A3446"/>
    <w:rsid w:val="004A3464"/>
    <w:rsid w:val="004A3719"/>
    <w:rsid w:val="004A3913"/>
    <w:rsid w:val="004A3B5D"/>
    <w:rsid w:val="004A3EDF"/>
    <w:rsid w:val="004A4136"/>
    <w:rsid w:val="004A42D3"/>
    <w:rsid w:val="004A534F"/>
    <w:rsid w:val="004A5CE5"/>
    <w:rsid w:val="004A630F"/>
    <w:rsid w:val="004A6506"/>
    <w:rsid w:val="004A6A2E"/>
    <w:rsid w:val="004A6E54"/>
    <w:rsid w:val="004A78D6"/>
    <w:rsid w:val="004B0124"/>
    <w:rsid w:val="004B01E8"/>
    <w:rsid w:val="004B0268"/>
    <w:rsid w:val="004B1729"/>
    <w:rsid w:val="004B21F4"/>
    <w:rsid w:val="004B2484"/>
    <w:rsid w:val="004B29C7"/>
    <w:rsid w:val="004B2AF3"/>
    <w:rsid w:val="004B2B99"/>
    <w:rsid w:val="004B2F58"/>
    <w:rsid w:val="004B31C2"/>
    <w:rsid w:val="004B3364"/>
    <w:rsid w:val="004B3585"/>
    <w:rsid w:val="004B361F"/>
    <w:rsid w:val="004B37DE"/>
    <w:rsid w:val="004B3A6B"/>
    <w:rsid w:val="004B3D64"/>
    <w:rsid w:val="004B4104"/>
    <w:rsid w:val="004B43E6"/>
    <w:rsid w:val="004B5388"/>
    <w:rsid w:val="004B5F74"/>
    <w:rsid w:val="004B6F28"/>
    <w:rsid w:val="004B719D"/>
    <w:rsid w:val="004B740F"/>
    <w:rsid w:val="004C050E"/>
    <w:rsid w:val="004C053F"/>
    <w:rsid w:val="004C0ED9"/>
    <w:rsid w:val="004C0F74"/>
    <w:rsid w:val="004C15B6"/>
    <w:rsid w:val="004C16A2"/>
    <w:rsid w:val="004C1C58"/>
    <w:rsid w:val="004C20C7"/>
    <w:rsid w:val="004C24CF"/>
    <w:rsid w:val="004C25E3"/>
    <w:rsid w:val="004C2A94"/>
    <w:rsid w:val="004C2CAF"/>
    <w:rsid w:val="004C3259"/>
    <w:rsid w:val="004C3E79"/>
    <w:rsid w:val="004C4865"/>
    <w:rsid w:val="004C4898"/>
    <w:rsid w:val="004C4E0E"/>
    <w:rsid w:val="004C4E12"/>
    <w:rsid w:val="004C59D6"/>
    <w:rsid w:val="004C5E86"/>
    <w:rsid w:val="004C5FC6"/>
    <w:rsid w:val="004C6392"/>
    <w:rsid w:val="004C6959"/>
    <w:rsid w:val="004C6B83"/>
    <w:rsid w:val="004C7184"/>
    <w:rsid w:val="004C733D"/>
    <w:rsid w:val="004C752F"/>
    <w:rsid w:val="004C75ED"/>
    <w:rsid w:val="004C7B84"/>
    <w:rsid w:val="004D05DE"/>
    <w:rsid w:val="004D090C"/>
    <w:rsid w:val="004D0EF4"/>
    <w:rsid w:val="004D1F79"/>
    <w:rsid w:val="004D1F85"/>
    <w:rsid w:val="004D28BB"/>
    <w:rsid w:val="004D2B77"/>
    <w:rsid w:val="004D471F"/>
    <w:rsid w:val="004D588F"/>
    <w:rsid w:val="004D6085"/>
    <w:rsid w:val="004D6D4F"/>
    <w:rsid w:val="004D7C63"/>
    <w:rsid w:val="004D7E37"/>
    <w:rsid w:val="004E055A"/>
    <w:rsid w:val="004E0771"/>
    <w:rsid w:val="004E098F"/>
    <w:rsid w:val="004E0B93"/>
    <w:rsid w:val="004E12CE"/>
    <w:rsid w:val="004E1443"/>
    <w:rsid w:val="004E14F7"/>
    <w:rsid w:val="004E1DB2"/>
    <w:rsid w:val="004E1E54"/>
    <w:rsid w:val="004E2773"/>
    <w:rsid w:val="004E34E1"/>
    <w:rsid w:val="004E3881"/>
    <w:rsid w:val="004E3B37"/>
    <w:rsid w:val="004E3CC2"/>
    <w:rsid w:val="004E3E74"/>
    <w:rsid w:val="004E4428"/>
    <w:rsid w:val="004E45E4"/>
    <w:rsid w:val="004E4B1D"/>
    <w:rsid w:val="004E4F29"/>
    <w:rsid w:val="004E56DC"/>
    <w:rsid w:val="004E5907"/>
    <w:rsid w:val="004E5CF7"/>
    <w:rsid w:val="004E5F92"/>
    <w:rsid w:val="004E611C"/>
    <w:rsid w:val="004E6265"/>
    <w:rsid w:val="004E65DB"/>
    <w:rsid w:val="004E68B8"/>
    <w:rsid w:val="004E6CCA"/>
    <w:rsid w:val="004F0CFE"/>
    <w:rsid w:val="004F270E"/>
    <w:rsid w:val="004F2833"/>
    <w:rsid w:val="004F2A57"/>
    <w:rsid w:val="004F3204"/>
    <w:rsid w:val="004F3220"/>
    <w:rsid w:val="004F3371"/>
    <w:rsid w:val="004F4392"/>
    <w:rsid w:val="004F477A"/>
    <w:rsid w:val="004F5597"/>
    <w:rsid w:val="004F71AA"/>
    <w:rsid w:val="004F7216"/>
    <w:rsid w:val="00500745"/>
    <w:rsid w:val="00500999"/>
    <w:rsid w:val="00501100"/>
    <w:rsid w:val="00501C07"/>
    <w:rsid w:val="00502198"/>
    <w:rsid w:val="005023E6"/>
    <w:rsid w:val="005029EB"/>
    <w:rsid w:val="00503142"/>
    <w:rsid w:val="00503552"/>
    <w:rsid w:val="00503901"/>
    <w:rsid w:val="00503AEF"/>
    <w:rsid w:val="00503C9A"/>
    <w:rsid w:val="0050418E"/>
    <w:rsid w:val="0050430D"/>
    <w:rsid w:val="00504881"/>
    <w:rsid w:val="00504EF4"/>
    <w:rsid w:val="0050551D"/>
    <w:rsid w:val="00505727"/>
    <w:rsid w:val="0050575F"/>
    <w:rsid w:val="00505B12"/>
    <w:rsid w:val="0050616B"/>
    <w:rsid w:val="00506D44"/>
    <w:rsid w:val="005073B6"/>
    <w:rsid w:val="005102CE"/>
    <w:rsid w:val="0051055E"/>
    <w:rsid w:val="00510AD8"/>
    <w:rsid w:val="00510EDF"/>
    <w:rsid w:val="00511AB2"/>
    <w:rsid w:val="00511C2D"/>
    <w:rsid w:val="00511FC1"/>
    <w:rsid w:val="005128D3"/>
    <w:rsid w:val="005129D8"/>
    <w:rsid w:val="00512D14"/>
    <w:rsid w:val="005140AB"/>
    <w:rsid w:val="005143CE"/>
    <w:rsid w:val="0051555B"/>
    <w:rsid w:val="00515A25"/>
    <w:rsid w:val="0051647E"/>
    <w:rsid w:val="005164BF"/>
    <w:rsid w:val="00516718"/>
    <w:rsid w:val="00516C7F"/>
    <w:rsid w:val="00517389"/>
    <w:rsid w:val="005203B9"/>
    <w:rsid w:val="00520457"/>
    <w:rsid w:val="00520478"/>
    <w:rsid w:val="0052057D"/>
    <w:rsid w:val="00520DD5"/>
    <w:rsid w:val="00520EB0"/>
    <w:rsid w:val="0052164F"/>
    <w:rsid w:val="005218B8"/>
    <w:rsid w:val="00521D0A"/>
    <w:rsid w:val="0052252E"/>
    <w:rsid w:val="005228C4"/>
    <w:rsid w:val="00522C2C"/>
    <w:rsid w:val="005238DB"/>
    <w:rsid w:val="00524130"/>
    <w:rsid w:val="00524997"/>
    <w:rsid w:val="00524CC4"/>
    <w:rsid w:val="00524D20"/>
    <w:rsid w:val="00525093"/>
    <w:rsid w:val="005251E6"/>
    <w:rsid w:val="00525204"/>
    <w:rsid w:val="0052563D"/>
    <w:rsid w:val="0052612B"/>
    <w:rsid w:val="005266A0"/>
    <w:rsid w:val="00526A10"/>
    <w:rsid w:val="00526BD9"/>
    <w:rsid w:val="005273C4"/>
    <w:rsid w:val="005275F3"/>
    <w:rsid w:val="00527B4D"/>
    <w:rsid w:val="0053002D"/>
    <w:rsid w:val="00530168"/>
    <w:rsid w:val="005313CE"/>
    <w:rsid w:val="00531706"/>
    <w:rsid w:val="00531BC6"/>
    <w:rsid w:val="00532DA9"/>
    <w:rsid w:val="005330A9"/>
    <w:rsid w:val="00533197"/>
    <w:rsid w:val="00533921"/>
    <w:rsid w:val="00533FFB"/>
    <w:rsid w:val="00534D6D"/>
    <w:rsid w:val="0053590C"/>
    <w:rsid w:val="00535AD4"/>
    <w:rsid w:val="00535C10"/>
    <w:rsid w:val="00537783"/>
    <w:rsid w:val="00537A62"/>
    <w:rsid w:val="00537B5B"/>
    <w:rsid w:val="00537EF1"/>
    <w:rsid w:val="005405A9"/>
    <w:rsid w:val="005407B0"/>
    <w:rsid w:val="005407F0"/>
    <w:rsid w:val="00541024"/>
    <w:rsid w:val="00541BA0"/>
    <w:rsid w:val="00541F8C"/>
    <w:rsid w:val="0054241A"/>
    <w:rsid w:val="00542A47"/>
    <w:rsid w:val="005434F0"/>
    <w:rsid w:val="00544CCA"/>
    <w:rsid w:val="00544D97"/>
    <w:rsid w:val="00544E19"/>
    <w:rsid w:val="0054506D"/>
    <w:rsid w:val="005465BB"/>
    <w:rsid w:val="0054671E"/>
    <w:rsid w:val="00546AE4"/>
    <w:rsid w:val="00546C0F"/>
    <w:rsid w:val="005474E2"/>
    <w:rsid w:val="00550044"/>
    <w:rsid w:val="0055016D"/>
    <w:rsid w:val="005502C9"/>
    <w:rsid w:val="005524B9"/>
    <w:rsid w:val="005528D6"/>
    <w:rsid w:val="005529B6"/>
    <w:rsid w:val="00552D84"/>
    <w:rsid w:val="00552F9A"/>
    <w:rsid w:val="00553165"/>
    <w:rsid w:val="00553CFD"/>
    <w:rsid w:val="00553FA9"/>
    <w:rsid w:val="00554CD4"/>
    <w:rsid w:val="00555049"/>
    <w:rsid w:val="00555BBB"/>
    <w:rsid w:val="00555C25"/>
    <w:rsid w:val="005560CA"/>
    <w:rsid w:val="00556E94"/>
    <w:rsid w:val="0055739C"/>
    <w:rsid w:val="00557C13"/>
    <w:rsid w:val="00557F09"/>
    <w:rsid w:val="00560A77"/>
    <w:rsid w:val="00560BD6"/>
    <w:rsid w:val="0056164B"/>
    <w:rsid w:val="005619A4"/>
    <w:rsid w:val="00561CDE"/>
    <w:rsid w:val="00562002"/>
    <w:rsid w:val="005622A5"/>
    <w:rsid w:val="005629ED"/>
    <w:rsid w:val="00563B8D"/>
    <w:rsid w:val="00563CDF"/>
    <w:rsid w:val="00564721"/>
    <w:rsid w:val="00564FDA"/>
    <w:rsid w:val="005654F2"/>
    <w:rsid w:val="00565922"/>
    <w:rsid w:val="00565E9E"/>
    <w:rsid w:val="005660C9"/>
    <w:rsid w:val="00566355"/>
    <w:rsid w:val="00567A24"/>
    <w:rsid w:val="00567A70"/>
    <w:rsid w:val="00567B62"/>
    <w:rsid w:val="00567EBA"/>
    <w:rsid w:val="00567FB3"/>
    <w:rsid w:val="0057035A"/>
    <w:rsid w:val="005703B8"/>
    <w:rsid w:val="00570683"/>
    <w:rsid w:val="00570DDB"/>
    <w:rsid w:val="005713B0"/>
    <w:rsid w:val="005715C5"/>
    <w:rsid w:val="005716A0"/>
    <w:rsid w:val="00571C90"/>
    <w:rsid w:val="00571E6F"/>
    <w:rsid w:val="005720AF"/>
    <w:rsid w:val="00573134"/>
    <w:rsid w:val="00573BE6"/>
    <w:rsid w:val="00573F3B"/>
    <w:rsid w:val="00574130"/>
    <w:rsid w:val="00574260"/>
    <w:rsid w:val="00574B1B"/>
    <w:rsid w:val="00575081"/>
    <w:rsid w:val="00577220"/>
    <w:rsid w:val="00577FC8"/>
    <w:rsid w:val="0058034D"/>
    <w:rsid w:val="00580461"/>
    <w:rsid w:val="005804F1"/>
    <w:rsid w:val="00580A6C"/>
    <w:rsid w:val="00580F61"/>
    <w:rsid w:val="00581594"/>
    <w:rsid w:val="00581988"/>
    <w:rsid w:val="0058218E"/>
    <w:rsid w:val="005821A7"/>
    <w:rsid w:val="00582BA4"/>
    <w:rsid w:val="005840F3"/>
    <w:rsid w:val="0058480F"/>
    <w:rsid w:val="00584B11"/>
    <w:rsid w:val="00584EA5"/>
    <w:rsid w:val="0058556D"/>
    <w:rsid w:val="005856E5"/>
    <w:rsid w:val="0058587E"/>
    <w:rsid w:val="005859F4"/>
    <w:rsid w:val="00585BA1"/>
    <w:rsid w:val="00585F27"/>
    <w:rsid w:val="00585FA4"/>
    <w:rsid w:val="005865C3"/>
    <w:rsid w:val="00586F90"/>
    <w:rsid w:val="00586FEF"/>
    <w:rsid w:val="00587102"/>
    <w:rsid w:val="00587458"/>
    <w:rsid w:val="0058788D"/>
    <w:rsid w:val="00587A1B"/>
    <w:rsid w:val="00590019"/>
    <w:rsid w:val="00590614"/>
    <w:rsid w:val="0059061B"/>
    <w:rsid w:val="005907A3"/>
    <w:rsid w:val="00590E0E"/>
    <w:rsid w:val="00591356"/>
    <w:rsid w:val="00591375"/>
    <w:rsid w:val="00592186"/>
    <w:rsid w:val="00592A5E"/>
    <w:rsid w:val="00592D51"/>
    <w:rsid w:val="00593163"/>
    <w:rsid w:val="0059333C"/>
    <w:rsid w:val="00593F60"/>
    <w:rsid w:val="005943FD"/>
    <w:rsid w:val="00594400"/>
    <w:rsid w:val="005948F4"/>
    <w:rsid w:val="00594FF3"/>
    <w:rsid w:val="00595189"/>
    <w:rsid w:val="00597226"/>
    <w:rsid w:val="00597AC5"/>
    <w:rsid w:val="00597AD5"/>
    <w:rsid w:val="00597B37"/>
    <w:rsid w:val="005A13A4"/>
    <w:rsid w:val="005A193F"/>
    <w:rsid w:val="005A1EC0"/>
    <w:rsid w:val="005A20E3"/>
    <w:rsid w:val="005A2E63"/>
    <w:rsid w:val="005A30BE"/>
    <w:rsid w:val="005A3613"/>
    <w:rsid w:val="005A3AE2"/>
    <w:rsid w:val="005A3E89"/>
    <w:rsid w:val="005A4471"/>
    <w:rsid w:val="005A4B1C"/>
    <w:rsid w:val="005A5103"/>
    <w:rsid w:val="005A54F9"/>
    <w:rsid w:val="005A6A5E"/>
    <w:rsid w:val="005A6D16"/>
    <w:rsid w:val="005A6DDA"/>
    <w:rsid w:val="005A6E72"/>
    <w:rsid w:val="005A6FF5"/>
    <w:rsid w:val="005B0771"/>
    <w:rsid w:val="005B0969"/>
    <w:rsid w:val="005B0EA9"/>
    <w:rsid w:val="005B0FD4"/>
    <w:rsid w:val="005B116B"/>
    <w:rsid w:val="005B172A"/>
    <w:rsid w:val="005B1B4B"/>
    <w:rsid w:val="005B2949"/>
    <w:rsid w:val="005B3A8B"/>
    <w:rsid w:val="005B3DC0"/>
    <w:rsid w:val="005B41C8"/>
    <w:rsid w:val="005B435D"/>
    <w:rsid w:val="005B49A8"/>
    <w:rsid w:val="005B4A4E"/>
    <w:rsid w:val="005B4F77"/>
    <w:rsid w:val="005B5823"/>
    <w:rsid w:val="005B5A2A"/>
    <w:rsid w:val="005B60FB"/>
    <w:rsid w:val="005B654F"/>
    <w:rsid w:val="005B6B6D"/>
    <w:rsid w:val="005B7398"/>
    <w:rsid w:val="005B73B2"/>
    <w:rsid w:val="005B76C0"/>
    <w:rsid w:val="005B7A6A"/>
    <w:rsid w:val="005C07EF"/>
    <w:rsid w:val="005C0D6F"/>
    <w:rsid w:val="005C156E"/>
    <w:rsid w:val="005C1800"/>
    <w:rsid w:val="005C1AAC"/>
    <w:rsid w:val="005C1B7E"/>
    <w:rsid w:val="005C1D5A"/>
    <w:rsid w:val="005C21FD"/>
    <w:rsid w:val="005C26BE"/>
    <w:rsid w:val="005C2C1E"/>
    <w:rsid w:val="005C2F5E"/>
    <w:rsid w:val="005C427C"/>
    <w:rsid w:val="005C4C48"/>
    <w:rsid w:val="005C507D"/>
    <w:rsid w:val="005C51A7"/>
    <w:rsid w:val="005C526B"/>
    <w:rsid w:val="005C52AD"/>
    <w:rsid w:val="005C5597"/>
    <w:rsid w:val="005C6AA6"/>
    <w:rsid w:val="005C6BF6"/>
    <w:rsid w:val="005C7944"/>
    <w:rsid w:val="005D0645"/>
    <w:rsid w:val="005D0FBA"/>
    <w:rsid w:val="005D108E"/>
    <w:rsid w:val="005D12D5"/>
    <w:rsid w:val="005D1341"/>
    <w:rsid w:val="005D1CDA"/>
    <w:rsid w:val="005D1FD2"/>
    <w:rsid w:val="005D2700"/>
    <w:rsid w:val="005D2A77"/>
    <w:rsid w:val="005D2C73"/>
    <w:rsid w:val="005D3077"/>
    <w:rsid w:val="005D3B03"/>
    <w:rsid w:val="005D42D2"/>
    <w:rsid w:val="005D4336"/>
    <w:rsid w:val="005D4387"/>
    <w:rsid w:val="005D43BF"/>
    <w:rsid w:val="005D51A4"/>
    <w:rsid w:val="005D54D8"/>
    <w:rsid w:val="005D5ED9"/>
    <w:rsid w:val="005D6339"/>
    <w:rsid w:val="005D6462"/>
    <w:rsid w:val="005D662E"/>
    <w:rsid w:val="005D6EBA"/>
    <w:rsid w:val="005D7175"/>
    <w:rsid w:val="005D76D3"/>
    <w:rsid w:val="005D7BC6"/>
    <w:rsid w:val="005E024A"/>
    <w:rsid w:val="005E07D5"/>
    <w:rsid w:val="005E08D6"/>
    <w:rsid w:val="005E10D8"/>
    <w:rsid w:val="005E171C"/>
    <w:rsid w:val="005E2434"/>
    <w:rsid w:val="005E2680"/>
    <w:rsid w:val="005E2740"/>
    <w:rsid w:val="005E3803"/>
    <w:rsid w:val="005E3CB7"/>
    <w:rsid w:val="005E3F1E"/>
    <w:rsid w:val="005E3F98"/>
    <w:rsid w:val="005E41B4"/>
    <w:rsid w:val="005E41FD"/>
    <w:rsid w:val="005E4612"/>
    <w:rsid w:val="005E46F1"/>
    <w:rsid w:val="005E477D"/>
    <w:rsid w:val="005E488F"/>
    <w:rsid w:val="005E4F7B"/>
    <w:rsid w:val="005E5985"/>
    <w:rsid w:val="005E5CE4"/>
    <w:rsid w:val="005E7024"/>
    <w:rsid w:val="005E74F5"/>
    <w:rsid w:val="005E774B"/>
    <w:rsid w:val="005E78A5"/>
    <w:rsid w:val="005E7A26"/>
    <w:rsid w:val="005E7D6E"/>
    <w:rsid w:val="005F04BF"/>
    <w:rsid w:val="005F072F"/>
    <w:rsid w:val="005F0AB4"/>
    <w:rsid w:val="005F1A20"/>
    <w:rsid w:val="005F1A57"/>
    <w:rsid w:val="005F2620"/>
    <w:rsid w:val="005F2634"/>
    <w:rsid w:val="005F288D"/>
    <w:rsid w:val="005F2CA0"/>
    <w:rsid w:val="005F37F2"/>
    <w:rsid w:val="005F3876"/>
    <w:rsid w:val="005F3AF8"/>
    <w:rsid w:val="005F486F"/>
    <w:rsid w:val="005F4B90"/>
    <w:rsid w:val="005F512E"/>
    <w:rsid w:val="005F5E83"/>
    <w:rsid w:val="005F6482"/>
    <w:rsid w:val="005F65AB"/>
    <w:rsid w:val="005F67B8"/>
    <w:rsid w:val="005F7308"/>
    <w:rsid w:val="005F7761"/>
    <w:rsid w:val="006000E8"/>
    <w:rsid w:val="006001DA"/>
    <w:rsid w:val="00600C81"/>
    <w:rsid w:val="00602261"/>
    <w:rsid w:val="00602C3A"/>
    <w:rsid w:val="00603155"/>
    <w:rsid w:val="00604328"/>
    <w:rsid w:val="006046F8"/>
    <w:rsid w:val="0060489D"/>
    <w:rsid w:val="0060542C"/>
    <w:rsid w:val="00605FA2"/>
    <w:rsid w:val="006061A8"/>
    <w:rsid w:val="00606726"/>
    <w:rsid w:val="00606C07"/>
    <w:rsid w:val="00607076"/>
    <w:rsid w:val="006073FF"/>
    <w:rsid w:val="00607432"/>
    <w:rsid w:val="00607625"/>
    <w:rsid w:val="00607CB6"/>
    <w:rsid w:val="006105E0"/>
    <w:rsid w:val="00611801"/>
    <w:rsid w:val="00611C20"/>
    <w:rsid w:val="0061258A"/>
    <w:rsid w:val="00612B5E"/>
    <w:rsid w:val="00612CAD"/>
    <w:rsid w:val="00612FB1"/>
    <w:rsid w:val="0061329E"/>
    <w:rsid w:val="006139E6"/>
    <w:rsid w:val="00613D90"/>
    <w:rsid w:val="00614117"/>
    <w:rsid w:val="00614CD8"/>
    <w:rsid w:val="00614FCE"/>
    <w:rsid w:val="006151B5"/>
    <w:rsid w:val="00615FAB"/>
    <w:rsid w:val="00616092"/>
    <w:rsid w:val="00616264"/>
    <w:rsid w:val="0061634C"/>
    <w:rsid w:val="0061762E"/>
    <w:rsid w:val="00620019"/>
    <w:rsid w:val="00620446"/>
    <w:rsid w:val="006204F6"/>
    <w:rsid w:val="0062096B"/>
    <w:rsid w:val="00620AE0"/>
    <w:rsid w:val="006210E5"/>
    <w:rsid w:val="006223E9"/>
    <w:rsid w:val="00622DE1"/>
    <w:rsid w:val="006234C6"/>
    <w:rsid w:val="006235D5"/>
    <w:rsid w:val="00623AAE"/>
    <w:rsid w:val="00623D72"/>
    <w:rsid w:val="00623DAD"/>
    <w:rsid w:val="00624C36"/>
    <w:rsid w:val="00624EED"/>
    <w:rsid w:val="00625430"/>
    <w:rsid w:val="0062585D"/>
    <w:rsid w:val="00625C08"/>
    <w:rsid w:val="00625E63"/>
    <w:rsid w:val="0062620E"/>
    <w:rsid w:val="006269EF"/>
    <w:rsid w:val="00626A76"/>
    <w:rsid w:val="00627072"/>
    <w:rsid w:val="006270B8"/>
    <w:rsid w:val="006275C9"/>
    <w:rsid w:val="006278C9"/>
    <w:rsid w:val="00630101"/>
    <w:rsid w:val="00630632"/>
    <w:rsid w:val="00630722"/>
    <w:rsid w:val="0063086A"/>
    <w:rsid w:val="006316BE"/>
    <w:rsid w:val="0063190E"/>
    <w:rsid w:val="00632616"/>
    <w:rsid w:val="006326C5"/>
    <w:rsid w:val="00632A4E"/>
    <w:rsid w:val="00632D9A"/>
    <w:rsid w:val="006332CA"/>
    <w:rsid w:val="006335F2"/>
    <w:rsid w:val="00633937"/>
    <w:rsid w:val="00633A71"/>
    <w:rsid w:val="00634049"/>
    <w:rsid w:val="00634522"/>
    <w:rsid w:val="006345A8"/>
    <w:rsid w:val="006345C4"/>
    <w:rsid w:val="0063471D"/>
    <w:rsid w:val="00634E3C"/>
    <w:rsid w:val="00634E80"/>
    <w:rsid w:val="00635278"/>
    <w:rsid w:val="0063532C"/>
    <w:rsid w:val="006369FD"/>
    <w:rsid w:val="00636F08"/>
    <w:rsid w:val="006378E1"/>
    <w:rsid w:val="006403B7"/>
    <w:rsid w:val="00640534"/>
    <w:rsid w:val="00640B3C"/>
    <w:rsid w:val="00640C93"/>
    <w:rsid w:val="00640F24"/>
    <w:rsid w:val="006415F9"/>
    <w:rsid w:val="00641A90"/>
    <w:rsid w:val="00642241"/>
    <w:rsid w:val="00642495"/>
    <w:rsid w:val="00642602"/>
    <w:rsid w:val="006426EF"/>
    <w:rsid w:val="00642F3F"/>
    <w:rsid w:val="006446CA"/>
    <w:rsid w:val="00645009"/>
    <w:rsid w:val="00645282"/>
    <w:rsid w:val="00645872"/>
    <w:rsid w:val="00645A69"/>
    <w:rsid w:val="00645BDA"/>
    <w:rsid w:val="00645CE3"/>
    <w:rsid w:val="00645F19"/>
    <w:rsid w:val="00646B9C"/>
    <w:rsid w:val="00646C47"/>
    <w:rsid w:val="00646F9E"/>
    <w:rsid w:val="00647197"/>
    <w:rsid w:val="0065052D"/>
    <w:rsid w:val="006513CD"/>
    <w:rsid w:val="006516C4"/>
    <w:rsid w:val="00651FC5"/>
    <w:rsid w:val="00653456"/>
    <w:rsid w:val="006534DD"/>
    <w:rsid w:val="00653B4B"/>
    <w:rsid w:val="00656578"/>
    <w:rsid w:val="006565B3"/>
    <w:rsid w:val="006566F0"/>
    <w:rsid w:val="0065679B"/>
    <w:rsid w:val="00656B6B"/>
    <w:rsid w:val="00657852"/>
    <w:rsid w:val="006578A8"/>
    <w:rsid w:val="00657B07"/>
    <w:rsid w:val="00657E35"/>
    <w:rsid w:val="00657FD5"/>
    <w:rsid w:val="00660075"/>
    <w:rsid w:val="006601A2"/>
    <w:rsid w:val="00661003"/>
    <w:rsid w:val="006612E5"/>
    <w:rsid w:val="0066225D"/>
    <w:rsid w:val="0066298D"/>
    <w:rsid w:val="00662ABD"/>
    <w:rsid w:val="00663A74"/>
    <w:rsid w:val="00663CA9"/>
    <w:rsid w:val="00664185"/>
    <w:rsid w:val="00664346"/>
    <w:rsid w:val="006649DF"/>
    <w:rsid w:val="00664B3C"/>
    <w:rsid w:val="006657E2"/>
    <w:rsid w:val="006658BB"/>
    <w:rsid w:val="006659CF"/>
    <w:rsid w:val="00665B2B"/>
    <w:rsid w:val="0066633F"/>
    <w:rsid w:val="00666451"/>
    <w:rsid w:val="00666903"/>
    <w:rsid w:val="00666F48"/>
    <w:rsid w:val="00667300"/>
    <w:rsid w:val="00667779"/>
    <w:rsid w:val="006702DB"/>
    <w:rsid w:val="0067165D"/>
    <w:rsid w:val="0067173D"/>
    <w:rsid w:val="00671C5F"/>
    <w:rsid w:val="006721B7"/>
    <w:rsid w:val="006729C2"/>
    <w:rsid w:val="00672D92"/>
    <w:rsid w:val="00673361"/>
    <w:rsid w:val="00673AD4"/>
    <w:rsid w:val="00673F3D"/>
    <w:rsid w:val="006746FB"/>
    <w:rsid w:val="0067521B"/>
    <w:rsid w:val="006757FF"/>
    <w:rsid w:val="00675874"/>
    <w:rsid w:val="00676F60"/>
    <w:rsid w:val="006773B9"/>
    <w:rsid w:val="006775F5"/>
    <w:rsid w:val="00677AFE"/>
    <w:rsid w:val="00680816"/>
    <w:rsid w:val="00680952"/>
    <w:rsid w:val="00682340"/>
    <w:rsid w:val="006826F2"/>
    <w:rsid w:val="00682B2E"/>
    <w:rsid w:val="00682FE9"/>
    <w:rsid w:val="00683570"/>
    <w:rsid w:val="0068377F"/>
    <w:rsid w:val="00683A06"/>
    <w:rsid w:val="00684197"/>
    <w:rsid w:val="006841FB"/>
    <w:rsid w:val="00684637"/>
    <w:rsid w:val="00684C56"/>
    <w:rsid w:val="00684D97"/>
    <w:rsid w:val="00685451"/>
    <w:rsid w:val="006857BA"/>
    <w:rsid w:val="00685887"/>
    <w:rsid w:val="00686B2D"/>
    <w:rsid w:val="00687449"/>
    <w:rsid w:val="00687CB0"/>
    <w:rsid w:val="00690409"/>
    <w:rsid w:val="00690872"/>
    <w:rsid w:val="00690C38"/>
    <w:rsid w:val="00690E5E"/>
    <w:rsid w:val="0069101C"/>
    <w:rsid w:val="0069145C"/>
    <w:rsid w:val="006918B1"/>
    <w:rsid w:val="006924F5"/>
    <w:rsid w:val="00692922"/>
    <w:rsid w:val="00692F35"/>
    <w:rsid w:val="00692FF1"/>
    <w:rsid w:val="00693192"/>
    <w:rsid w:val="006934EB"/>
    <w:rsid w:val="0069472D"/>
    <w:rsid w:val="00694E2F"/>
    <w:rsid w:val="0069511D"/>
    <w:rsid w:val="0069531F"/>
    <w:rsid w:val="0069553B"/>
    <w:rsid w:val="00695547"/>
    <w:rsid w:val="00695BDE"/>
    <w:rsid w:val="00695C4B"/>
    <w:rsid w:val="0069703C"/>
    <w:rsid w:val="006970A0"/>
    <w:rsid w:val="006973FC"/>
    <w:rsid w:val="00697B6E"/>
    <w:rsid w:val="006A01FF"/>
    <w:rsid w:val="006A0A67"/>
    <w:rsid w:val="006A1054"/>
    <w:rsid w:val="006A1FC2"/>
    <w:rsid w:val="006A2528"/>
    <w:rsid w:val="006A3143"/>
    <w:rsid w:val="006A32FA"/>
    <w:rsid w:val="006A3E2B"/>
    <w:rsid w:val="006A4377"/>
    <w:rsid w:val="006A437F"/>
    <w:rsid w:val="006A4673"/>
    <w:rsid w:val="006A4D33"/>
    <w:rsid w:val="006A5FB7"/>
    <w:rsid w:val="006A6847"/>
    <w:rsid w:val="006A706D"/>
    <w:rsid w:val="006A7131"/>
    <w:rsid w:val="006A766C"/>
    <w:rsid w:val="006B0042"/>
    <w:rsid w:val="006B021B"/>
    <w:rsid w:val="006B0474"/>
    <w:rsid w:val="006B0710"/>
    <w:rsid w:val="006B07C3"/>
    <w:rsid w:val="006B0964"/>
    <w:rsid w:val="006B1562"/>
    <w:rsid w:val="006B2B56"/>
    <w:rsid w:val="006B2C24"/>
    <w:rsid w:val="006B309F"/>
    <w:rsid w:val="006B37EB"/>
    <w:rsid w:val="006B4638"/>
    <w:rsid w:val="006B472F"/>
    <w:rsid w:val="006B5138"/>
    <w:rsid w:val="006B5168"/>
    <w:rsid w:val="006B5C6E"/>
    <w:rsid w:val="006B682D"/>
    <w:rsid w:val="006B6CE6"/>
    <w:rsid w:val="006B7826"/>
    <w:rsid w:val="006B7FA6"/>
    <w:rsid w:val="006C09C2"/>
    <w:rsid w:val="006C0BD4"/>
    <w:rsid w:val="006C0F67"/>
    <w:rsid w:val="006C1083"/>
    <w:rsid w:val="006C14EE"/>
    <w:rsid w:val="006C17B1"/>
    <w:rsid w:val="006C1974"/>
    <w:rsid w:val="006C1A95"/>
    <w:rsid w:val="006C2762"/>
    <w:rsid w:val="006C27E9"/>
    <w:rsid w:val="006C2895"/>
    <w:rsid w:val="006C2A0F"/>
    <w:rsid w:val="006C2D76"/>
    <w:rsid w:val="006C3DA8"/>
    <w:rsid w:val="006C3DB3"/>
    <w:rsid w:val="006C4565"/>
    <w:rsid w:val="006C47BC"/>
    <w:rsid w:val="006C4818"/>
    <w:rsid w:val="006C4874"/>
    <w:rsid w:val="006C4E5B"/>
    <w:rsid w:val="006C4F5E"/>
    <w:rsid w:val="006C5707"/>
    <w:rsid w:val="006C5AEF"/>
    <w:rsid w:val="006C61D6"/>
    <w:rsid w:val="006C6653"/>
    <w:rsid w:val="006C6688"/>
    <w:rsid w:val="006C66B6"/>
    <w:rsid w:val="006C66D4"/>
    <w:rsid w:val="006C6859"/>
    <w:rsid w:val="006C7194"/>
    <w:rsid w:val="006C77A6"/>
    <w:rsid w:val="006C7AFD"/>
    <w:rsid w:val="006D008E"/>
    <w:rsid w:val="006D03A6"/>
    <w:rsid w:val="006D0756"/>
    <w:rsid w:val="006D1113"/>
    <w:rsid w:val="006D174F"/>
    <w:rsid w:val="006D328F"/>
    <w:rsid w:val="006D3C08"/>
    <w:rsid w:val="006D4711"/>
    <w:rsid w:val="006D511D"/>
    <w:rsid w:val="006D6197"/>
    <w:rsid w:val="006D651C"/>
    <w:rsid w:val="006D7713"/>
    <w:rsid w:val="006E020A"/>
    <w:rsid w:val="006E03A9"/>
    <w:rsid w:val="006E0757"/>
    <w:rsid w:val="006E165C"/>
    <w:rsid w:val="006E1758"/>
    <w:rsid w:val="006E1FB5"/>
    <w:rsid w:val="006E20A3"/>
    <w:rsid w:val="006E20B3"/>
    <w:rsid w:val="006E221F"/>
    <w:rsid w:val="006E26BE"/>
    <w:rsid w:val="006E3430"/>
    <w:rsid w:val="006E34BB"/>
    <w:rsid w:val="006E3568"/>
    <w:rsid w:val="006E39C4"/>
    <w:rsid w:val="006E401F"/>
    <w:rsid w:val="006E4128"/>
    <w:rsid w:val="006E4AD9"/>
    <w:rsid w:val="006E4B18"/>
    <w:rsid w:val="006E4B37"/>
    <w:rsid w:val="006E4F74"/>
    <w:rsid w:val="006E5565"/>
    <w:rsid w:val="006E56F7"/>
    <w:rsid w:val="006E5FFC"/>
    <w:rsid w:val="006E6470"/>
    <w:rsid w:val="006E667A"/>
    <w:rsid w:val="006E731C"/>
    <w:rsid w:val="006E77F9"/>
    <w:rsid w:val="006F001E"/>
    <w:rsid w:val="006F01D5"/>
    <w:rsid w:val="006F190E"/>
    <w:rsid w:val="006F1BD6"/>
    <w:rsid w:val="006F2F7B"/>
    <w:rsid w:val="006F2F99"/>
    <w:rsid w:val="006F332C"/>
    <w:rsid w:val="006F3379"/>
    <w:rsid w:val="006F3580"/>
    <w:rsid w:val="006F3CAB"/>
    <w:rsid w:val="006F3D97"/>
    <w:rsid w:val="006F4EF8"/>
    <w:rsid w:val="006F5070"/>
    <w:rsid w:val="006F5174"/>
    <w:rsid w:val="006F53D0"/>
    <w:rsid w:val="006F6346"/>
    <w:rsid w:val="006F678B"/>
    <w:rsid w:val="006F6AE9"/>
    <w:rsid w:val="006F6DD3"/>
    <w:rsid w:val="006F6F2F"/>
    <w:rsid w:val="006F70F3"/>
    <w:rsid w:val="006F7157"/>
    <w:rsid w:val="006F7782"/>
    <w:rsid w:val="006F7DDE"/>
    <w:rsid w:val="0070007C"/>
    <w:rsid w:val="0070019B"/>
    <w:rsid w:val="00700779"/>
    <w:rsid w:val="0070078B"/>
    <w:rsid w:val="00700960"/>
    <w:rsid w:val="00700A90"/>
    <w:rsid w:val="00700B09"/>
    <w:rsid w:val="00700BD6"/>
    <w:rsid w:val="0070113B"/>
    <w:rsid w:val="0070147A"/>
    <w:rsid w:val="007014B5"/>
    <w:rsid w:val="0070192D"/>
    <w:rsid w:val="007019AA"/>
    <w:rsid w:val="00701A99"/>
    <w:rsid w:val="00701F4E"/>
    <w:rsid w:val="0070220D"/>
    <w:rsid w:val="007028BF"/>
    <w:rsid w:val="00702B4C"/>
    <w:rsid w:val="00702D99"/>
    <w:rsid w:val="0070362A"/>
    <w:rsid w:val="00703956"/>
    <w:rsid w:val="00703FCC"/>
    <w:rsid w:val="00704072"/>
    <w:rsid w:val="0070450B"/>
    <w:rsid w:val="007045F9"/>
    <w:rsid w:val="007046B4"/>
    <w:rsid w:val="007049A1"/>
    <w:rsid w:val="00704E48"/>
    <w:rsid w:val="00705841"/>
    <w:rsid w:val="007061A0"/>
    <w:rsid w:val="0070738D"/>
    <w:rsid w:val="007074A2"/>
    <w:rsid w:val="0070760B"/>
    <w:rsid w:val="007076D1"/>
    <w:rsid w:val="00707A15"/>
    <w:rsid w:val="00707A8C"/>
    <w:rsid w:val="00707ADD"/>
    <w:rsid w:val="00707D07"/>
    <w:rsid w:val="00707E45"/>
    <w:rsid w:val="00710E54"/>
    <w:rsid w:val="00711BAD"/>
    <w:rsid w:val="00711D28"/>
    <w:rsid w:val="007129B9"/>
    <w:rsid w:val="00712A78"/>
    <w:rsid w:val="00712D7A"/>
    <w:rsid w:val="00712F52"/>
    <w:rsid w:val="00713BE7"/>
    <w:rsid w:val="00713D0C"/>
    <w:rsid w:val="007149B1"/>
    <w:rsid w:val="00715348"/>
    <w:rsid w:val="007154D8"/>
    <w:rsid w:val="00715BE2"/>
    <w:rsid w:val="00715C88"/>
    <w:rsid w:val="00715E19"/>
    <w:rsid w:val="00715E87"/>
    <w:rsid w:val="00716553"/>
    <w:rsid w:val="00716F66"/>
    <w:rsid w:val="007172A0"/>
    <w:rsid w:val="007175A1"/>
    <w:rsid w:val="00717B4E"/>
    <w:rsid w:val="00717C9C"/>
    <w:rsid w:val="00720821"/>
    <w:rsid w:val="0072098E"/>
    <w:rsid w:val="00720993"/>
    <w:rsid w:val="00720C9C"/>
    <w:rsid w:val="007216C1"/>
    <w:rsid w:val="007225B6"/>
    <w:rsid w:val="00722710"/>
    <w:rsid w:val="00723DAF"/>
    <w:rsid w:val="00724E5A"/>
    <w:rsid w:val="0072566E"/>
    <w:rsid w:val="007267DD"/>
    <w:rsid w:val="0072685E"/>
    <w:rsid w:val="00726BE4"/>
    <w:rsid w:val="00726F95"/>
    <w:rsid w:val="00727033"/>
    <w:rsid w:val="00727084"/>
    <w:rsid w:val="00727225"/>
    <w:rsid w:val="007273BB"/>
    <w:rsid w:val="007274C0"/>
    <w:rsid w:val="00727947"/>
    <w:rsid w:val="00727968"/>
    <w:rsid w:val="00730C64"/>
    <w:rsid w:val="00730CA2"/>
    <w:rsid w:val="00730DBC"/>
    <w:rsid w:val="00730EF2"/>
    <w:rsid w:val="00731D07"/>
    <w:rsid w:val="00731FE9"/>
    <w:rsid w:val="007326BD"/>
    <w:rsid w:val="00732CBE"/>
    <w:rsid w:val="00732D30"/>
    <w:rsid w:val="00732D65"/>
    <w:rsid w:val="00734890"/>
    <w:rsid w:val="00734D0E"/>
    <w:rsid w:val="007351DF"/>
    <w:rsid w:val="0073578C"/>
    <w:rsid w:val="00735CFA"/>
    <w:rsid w:val="00735D84"/>
    <w:rsid w:val="007362F2"/>
    <w:rsid w:val="00736362"/>
    <w:rsid w:val="00736C3A"/>
    <w:rsid w:val="00736E2A"/>
    <w:rsid w:val="0073725A"/>
    <w:rsid w:val="00737896"/>
    <w:rsid w:val="00737AA0"/>
    <w:rsid w:val="00737BC9"/>
    <w:rsid w:val="007406AC"/>
    <w:rsid w:val="00740E84"/>
    <w:rsid w:val="007419E5"/>
    <w:rsid w:val="00741C8A"/>
    <w:rsid w:val="0074276B"/>
    <w:rsid w:val="007438AC"/>
    <w:rsid w:val="00743EE0"/>
    <w:rsid w:val="00744329"/>
    <w:rsid w:val="00744945"/>
    <w:rsid w:val="00744955"/>
    <w:rsid w:val="00745778"/>
    <w:rsid w:val="00745EE9"/>
    <w:rsid w:val="00745FB3"/>
    <w:rsid w:val="00746071"/>
    <w:rsid w:val="00746815"/>
    <w:rsid w:val="007478A0"/>
    <w:rsid w:val="0075002E"/>
    <w:rsid w:val="00750811"/>
    <w:rsid w:val="00750E0C"/>
    <w:rsid w:val="00750E53"/>
    <w:rsid w:val="0075107A"/>
    <w:rsid w:val="00752008"/>
    <w:rsid w:val="00752FE5"/>
    <w:rsid w:val="00753025"/>
    <w:rsid w:val="00753033"/>
    <w:rsid w:val="0075338C"/>
    <w:rsid w:val="00753B54"/>
    <w:rsid w:val="007544A4"/>
    <w:rsid w:val="00754513"/>
    <w:rsid w:val="007548A8"/>
    <w:rsid w:val="00754905"/>
    <w:rsid w:val="00754982"/>
    <w:rsid w:val="007558D4"/>
    <w:rsid w:val="007571FA"/>
    <w:rsid w:val="007576A6"/>
    <w:rsid w:val="00760E1B"/>
    <w:rsid w:val="007629CE"/>
    <w:rsid w:val="00762A72"/>
    <w:rsid w:val="00762A73"/>
    <w:rsid w:val="00762AC8"/>
    <w:rsid w:val="00762D69"/>
    <w:rsid w:val="007640F1"/>
    <w:rsid w:val="00764786"/>
    <w:rsid w:val="007647E0"/>
    <w:rsid w:val="0076505F"/>
    <w:rsid w:val="00765FD5"/>
    <w:rsid w:val="00766CCA"/>
    <w:rsid w:val="00767722"/>
    <w:rsid w:val="007678D0"/>
    <w:rsid w:val="00767A86"/>
    <w:rsid w:val="00770BC2"/>
    <w:rsid w:val="00770CD3"/>
    <w:rsid w:val="00770F70"/>
    <w:rsid w:val="00771E5E"/>
    <w:rsid w:val="00771F39"/>
    <w:rsid w:val="007722D8"/>
    <w:rsid w:val="0077255C"/>
    <w:rsid w:val="007725F7"/>
    <w:rsid w:val="007730FB"/>
    <w:rsid w:val="0077351F"/>
    <w:rsid w:val="007737AB"/>
    <w:rsid w:val="0077439E"/>
    <w:rsid w:val="00774912"/>
    <w:rsid w:val="0077497A"/>
    <w:rsid w:val="007749FD"/>
    <w:rsid w:val="00774C21"/>
    <w:rsid w:val="0077511E"/>
    <w:rsid w:val="00775299"/>
    <w:rsid w:val="00775337"/>
    <w:rsid w:val="007758D4"/>
    <w:rsid w:val="00775C09"/>
    <w:rsid w:val="00776CB8"/>
    <w:rsid w:val="0077778F"/>
    <w:rsid w:val="00777B76"/>
    <w:rsid w:val="00777D19"/>
    <w:rsid w:val="00777F0C"/>
    <w:rsid w:val="007809FF"/>
    <w:rsid w:val="0078143D"/>
    <w:rsid w:val="00781FE1"/>
    <w:rsid w:val="007828BD"/>
    <w:rsid w:val="00782BC6"/>
    <w:rsid w:val="00783E27"/>
    <w:rsid w:val="00783E7E"/>
    <w:rsid w:val="00784413"/>
    <w:rsid w:val="0078464B"/>
    <w:rsid w:val="00784741"/>
    <w:rsid w:val="00784EB6"/>
    <w:rsid w:val="007852F8"/>
    <w:rsid w:val="007853A2"/>
    <w:rsid w:val="007855C3"/>
    <w:rsid w:val="00786490"/>
    <w:rsid w:val="00786CB4"/>
    <w:rsid w:val="00787360"/>
    <w:rsid w:val="00787579"/>
    <w:rsid w:val="00787F49"/>
    <w:rsid w:val="00790329"/>
    <w:rsid w:val="007905BB"/>
    <w:rsid w:val="00790D23"/>
    <w:rsid w:val="00790F2A"/>
    <w:rsid w:val="00791541"/>
    <w:rsid w:val="00791956"/>
    <w:rsid w:val="00792315"/>
    <w:rsid w:val="00792456"/>
    <w:rsid w:val="0079258B"/>
    <w:rsid w:val="0079348D"/>
    <w:rsid w:val="00793881"/>
    <w:rsid w:val="00793FAC"/>
    <w:rsid w:val="00794117"/>
    <w:rsid w:val="00794127"/>
    <w:rsid w:val="0079440D"/>
    <w:rsid w:val="007944C4"/>
    <w:rsid w:val="00794C64"/>
    <w:rsid w:val="00795087"/>
    <w:rsid w:val="00795400"/>
    <w:rsid w:val="00795FFD"/>
    <w:rsid w:val="0079670C"/>
    <w:rsid w:val="00796F40"/>
    <w:rsid w:val="007975CE"/>
    <w:rsid w:val="0079769C"/>
    <w:rsid w:val="00797AE9"/>
    <w:rsid w:val="00797F24"/>
    <w:rsid w:val="007A021E"/>
    <w:rsid w:val="007A0DE1"/>
    <w:rsid w:val="007A22C1"/>
    <w:rsid w:val="007A27F0"/>
    <w:rsid w:val="007A2822"/>
    <w:rsid w:val="007A3156"/>
    <w:rsid w:val="007A3CFE"/>
    <w:rsid w:val="007A3DC3"/>
    <w:rsid w:val="007A404F"/>
    <w:rsid w:val="007A4580"/>
    <w:rsid w:val="007A5E20"/>
    <w:rsid w:val="007A66C6"/>
    <w:rsid w:val="007A6B42"/>
    <w:rsid w:val="007A6C4F"/>
    <w:rsid w:val="007A6CA0"/>
    <w:rsid w:val="007A7271"/>
    <w:rsid w:val="007A7FDB"/>
    <w:rsid w:val="007B0390"/>
    <w:rsid w:val="007B142A"/>
    <w:rsid w:val="007B2EC5"/>
    <w:rsid w:val="007B2F34"/>
    <w:rsid w:val="007B32C8"/>
    <w:rsid w:val="007B34B1"/>
    <w:rsid w:val="007B3D57"/>
    <w:rsid w:val="007B4887"/>
    <w:rsid w:val="007B50F9"/>
    <w:rsid w:val="007B6846"/>
    <w:rsid w:val="007B6B28"/>
    <w:rsid w:val="007B6BEE"/>
    <w:rsid w:val="007B74AC"/>
    <w:rsid w:val="007B7E9B"/>
    <w:rsid w:val="007C0531"/>
    <w:rsid w:val="007C0C4A"/>
    <w:rsid w:val="007C0F77"/>
    <w:rsid w:val="007C139F"/>
    <w:rsid w:val="007C168F"/>
    <w:rsid w:val="007C1B73"/>
    <w:rsid w:val="007C1DDA"/>
    <w:rsid w:val="007C20CC"/>
    <w:rsid w:val="007C25DE"/>
    <w:rsid w:val="007C340F"/>
    <w:rsid w:val="007C368E"/>
    <w:rsid w:val="007C57C5"/>
    <w:rsid w:val="007C5B06"/>
    <w:rsid w:val="007C5BA2"/>
    <w:rsid w:val="007C66BD"/>
    <w:rsid w:val="007C7F62"/>
    <w:rsid w:val="007D0C98"/>
    <w:rsid w:val="007D0E9A"/>
    <w:rsid w:val="007D1034"/>
    <w:rsid w:val="007D10A5"/>
    <w:rsid w:val="007D1277"/>
    <w:rsid w:val="007D19EF"/>
    <w:rsid w:val="007D27F7"/>
    <w:rsid w:val="007D374C"/>
    <w:rsid w:val="007D3DF6"/>
    <w:rsid w:val="007D40F2"/>
    <w:rsid w:val="007D462E"/>
    <w:rsid w:val="007D4670"/>
    <w:rsid w:val="007D49DD"/>
    <w:rsid w:val="007D4F2A"/>
    <w:rsid w:val="007D58D3"/>
    <w:rsid w:val="007D61DA"/>
    <w:rsid w:val="007D6D32"/>
    <w:rsid w:val="007D70A8"/>
    <w:rsid w:val="007D75FC"/>
    <w:rsid w:val="007D7B5E"/>
    <w:rsid w:val="007D7BDD"/>
    <w:rsid w:val="007D7F43"/>
    <w:rsid w:val="007E1F1B"/>
    <w:rsid w:val="007E1F57"/>
    <w:rsid w:val="007E274B"/>
    <w:rsid w:val="007E35ED"/>
    <w:rsid w:val="007E3820"/>
    <w:rsid w:val="007E46EB"/>
    <w:rsid w:val="007E4C48"/>
    <w:rsid w:val="007E536D"/>
    <w:rsid w:val="007E5E29"/>
    <w:rsid w:val="007E5FCE"/>
    <w:rsid w:val="007E632E"/>
    <w:rsid w:val="007E638F"/>
    <w:rsid w:val="007E6518"/>
    <w:rsid w:val="007E6D3B"/>
    <w:rsid w:val="007E7783"/>
    <w:rsid w:val="007E7EB0"/>
    <w:rsid w:val="007F0587"/>
    <w:rsid w:val="007F0DEE"/>
    <w:rsid w:val="007F1146"/>
    <w:rsid w:val="007F1476"/>
    <w:rsid w:val="007F1830"/>
    <w:rsid w:val="007F2808"/>
    <w:rsid w:val="007F2EA9"/>
    <w:rsid w:val="007F3036"/>
    <w:rsid w:val="007F3720"/>
    <w:rsid w:val="007F4762"/>
    <w:rsid w:val="007F486E"/>
    <w:rsid w:val="007F4DD2"/>
    <w:rsid w:val="007F5041"/>
    <w:rsid w:val="007F5047"/>
    <w:rsid w:val="007F54D8"/>
    <w:rsid w:val="007F60FA"/>
    <w:rsid w:val="007F691D"/>
    <w:rsid w:val="007F6940"/>
    <w:rsid w:val="007F6DCC"/>
    <w:rsid w:val="007F6F79"/>
    <w:rsid w:val="007F70D1"/>
    <w:rsid w:val="007F7278"/>
    <w:rsid w:val="007F72A2"/>
    <w:rsid w:val="007F739D"/>
    <w:rsid w:val="007F7B7D"/>
    <w:rsid w:val="00800443"/>
    <w:rsid w:val="008006A6"/>
    <w:rsid w:val="00800C08"/>
    <w:rsid w:val="00801201"/>
    <w:rsid w:val="00801790"/>
    <w:rsid w:val="00801C06"/>
    <w:rsid w:val="00802136"/>
    <w:rsid w:val="00802752"/>
    <w:rsid w:val="00802AB7"/>
    <w:rsid w:val="0080324B"/>
    <w:rsid w:val="008034A0"/>
    <w:rsid w:val="00803D75"/>
    <w:rsid w:val="008043ED"/>
    <w:rsid w:val="00804407"/>
    <w:rsid w:val="00805B2D"/>
    <w:rsid w:val="008061B4"/>
    <w:rsid w:val="008062BF"/>
    <w:rsid w:val="00806532"/>
    <w:rsid w:val="00806864"/>
    <w:rsid w:val="00806B20"/>
    <w:rsid w:val="00806F6A"/>
    <w:rsid w:val="00807997"/>
    <w:rsid w:val="00807B54"/>
    <w:rsid w:val="00807C99"/>
    <w:rsid w:val="00810280"/>
    <w:rsid w:val="00810B0A"/>
    <w:rsid w:val="00810B59"/>
    <w:rsid w:val="00810D79"/>
    <w:rsid w:val="00810ED3"/>
    <w:rsid w:val="00811284"/>
    <w:rsid w:val="00814689"/>
    <w:rsid w:val="008149B4"/>
    <w:rsid w:val="00814CC0"/>
    <w:rsid w:val="00815F3E"/>
    <w:rsid w:val="00816203"/>
    <w:rsid w:val="008162C2"/>
    <w:rsid w:val="008165C0"/>
    <w:rsid w:val="0081713A"/>
    <w:rsid w:val="00817381"/>
    <w:rsid w:val="00817CAE"/>
    <w:rsid w:val="00820538"/>
    <w:rsid w:val="008208F6"/>
    <w:rsid w:val="00820A6B"/>
    <w:rsid w:val="00820B1D"/>
    <w:rsid w:val="00820CE9"/>
    <w:rsid w:val="00820D3E"/>
    <w:rsid w:val="00820E69"/>
    <w:rsid w:val="00821054"/>
    <w:rsid w:val="008211F7"/>
    <w:rsid w:val="00821801"/>
    <w:rsid w:val="00821EBC"/>
    <w:rsid w:val="00822901"/>
    <w:rsid w:val="00822AE7"/>
    <w:rsid w:val="00822BF5"/>
    <w:rsid w:val="00822E6A"/>
    <w:rsid w:val="00822FB0"/>
    <w:rsid w:val="00823080"/>
    <w:rsid w:val="008234A8"/>
    <w:rsid w:val="0082366C"/>
    <w:rsid w:val="008236AB"/>
    <w:rsid w:val="008236F5"/>
    <w:rsid w:val="008238D6"/>
    <w:rsid w:val="00823C92"/>
    <w:rsid w:val="0082450E"/>
    <w:rsid w:val="00824563"/>
    <w:rsid w:val="00824972"/>
    <w:rsid w:val="00824F69"/>
    <w:rsid w:val="00824FAC"/>
    <w:rsid w:val="0082560D"/>
    <w:rsid w:val="0082584B"/>
    <w:rsid w:val="00825965"/>
    <w:rsid w:val="00825C4C"/>
    <w:rsid w:val="00826445"/>
    <w:rsid w:val="008269B6"/>
    <w:rsid w:val="0082702C"/>
    <w:rsid w:val="0082773D"/>
    <w:rsid w:val="00827953"/>
    <w:rsid w:val="008304CC"/>
    <w:rsid w:val="00831173"/>
    <w:rsid w:val="00832479"/>
    <w:rsid w:val="008324CF"/>
    <w:rsid w:val="0083258F"/>
    <w:rsid w:val="0083288C"/>
    <w:rsid w:val="00832DA8"/>
    <w:rsid w:val="0083383A"/>
    <w:rsid w:val="00833EFA"/>
    <w:rsid w:val="00834202"/>
    <w:rsid w:val="00835229"/>
    <w:rsid w:val="00835748"/>
    <w:rsid w:val="0083578D"/>
    <w:rsid w:val="00836ABC"/>
    <w:rsid w:val="00836B5E"/>
    <w:rsid w:val="00836B76"/>
    <w:rsid w:val="00836D99"/>
    <w:rsid w:val="00836E51"/>
    <w:rsid w:val="0083755F"/>
    <w:rsid w:val="00837E1B"/>
    <w:rsid w:val="00837EA2"/>
    <w:rsid w:val="00841029"/>
    <w:rsid w:val="00841063"/>
    <w:rsid w:val="008414C1"/>
    <w:rsid w:val="0084162B"/>
    <w:rsid w:val="00841D38"/>
    <w:rsid w:val="00842116"/>
    <w:rsid w:val="008422BD"/>
    <w:rsid w:val="00842BC6"/>
    <w:rsid w:val="00842E83"/>
    <w:rsid w:val="0084369B"/>
    <w:rsid w:val="008436A2"/>
    <w:rsid w:val="00843D4A"/>
    <w:rsid w:val="008442FE"/>
    <w:rsid w:val="00844AD5"/>
    <w:rsid w:val="00844BAE"/>
    <w:rsid w:val="00845B12"/>
    <w:rsid w:val="00845F0C"/>
    <w:rsid w:val="00845FF3"/>
    <w:rsid w:val="008468B5"/>
    <w:rsid w:val="00846964"/>
    <w:rsid w:val="00846D4B"/>
    <w:rsid w:val="00847102"/>
    <w:rsid w:val="00847383"/>
    <w:rsid w:val="008478C1"/>
    <w:rsid w:val="00847B16"/>
    <w:rsid w:val="0085012E"/>
    <w:rsid w:val="0085013C"/>
    <w:rsid w:val="00850383"/>
    <w:rsid w:val="0085077B"/>
    <w:rsid w:val="00850CDD"/>
    <w:rsid w:val="00851579"/>
    <w:rsid w:val="00851EDF"/>
    <w:rsid w:val="00852058"/>
    <w:rsid w:val="00852460"/>
    <w:rsid w:val="008535C2"/>
    <w:rsid w:val="00853877"/>
    <w:rsid w:val="00853DDC"/>
    <w:rsid w:val="00854484"/>
    <w:rsid w:val="00854662"/>
    <w:rsid w:val="008547DB"/>
    <w:rsid w:val="00854B08"/>
    <w:rsid w:val="00854CFB"/>
    <w:rsid w:val="0085519A"/>
    <w:rsid w:val="008557E4"/>
    <w:rsid w:val="00856385"/>
    <w:rsid w:val="008565C9"/>
    <w:rsid w:val="00856BEB"/>
    <w:rsid w:val="00857CD3"/>
    <w:rsid w:val="00857E61"/>
    <w:rsid w:val="0086009C"/>
    <w:rsid w:val="008600CB"/>
    <w:rsid w:val="008602BB"/>
    <w:rsid w:val="00860888"/>
    <w:rsid w:val="0086112C"/>
    <w:rsid w:val="00861767"/>
    <w:rsid w:val="00861AF3"/>
    <w:rsid w:val="00861DAF"/>
    <w:rsid w:val="0086224E"/>
    <w:rsid w:val="0086294E"/>
    <w:rsid w:val="00862D33"/>
    <w:rsid w:val="00862F50"/>
    <w:rsid w:val="00864431"/>
    <w:rsid w:val="00865C8A"/>
    <w:rsid w:val="00866402"/>
    <w:rsid w:val="00866AAD"/>
    <w:rsid w:val="00866DA0"/>
    <w:rsid w:val="00867552"/>
    <w:rsid w:val="00867AFC"/>
    <w:rsid w:val="00867D75"/>
    <w:rsid w:val="00867FF8"/>
    <w:rsid w:val="008706E5"/>
    <w:rsid w:val="00870B2A"/>
    <w:rsid w:val="00871D17"/>
    <w:rsid w:val="00871F38"/>
    <w:rsid w:val="00871F63"/>
    <w:rsid w:val="008720FC"/>
    <w:rsid w:val="0087246A"/>
    <w:rsid w:val="00872535"/>
    <w:rsid w:val="00872F48"/>
    <w:rsid w:val="00873035"/>
    <w:rsid w:val="0087303E"/>
    <w:rsid w:val="008734A1"/>
    <w:rsid w:val="0087361A"/>
    <w:rsid w:val="00873D68"/>
    <w:rsid w:val="00873D98"/>
    <w:rsid w:val="00873EAA"/>
    <w:rsid w:val="00874130"/>
    <w:rsid w:val="00874892"/>
    <w:rsid w:val="00874AA6"/>
    <w:rsid w:val="00874CC9"/>
    <w:rsid w:val="00874F9F"/>
    <w:rsid w:val="00875447"/>
    <w:rsid w:val="0087566E"/>
    <w:rsid w:val="00875C95"/>
    <w:rsid w:val="0087614D"/>
    <w:rsid w:val="00876787"/>
    <w:rsid w:val="00876D33"/>
    <w:rsid w:val="00876E00"/>
    <w:rsid w:val="00876F3A"/>
    <w:rsid w:val="00877264"/>
    <w:rsid w:val="00877357"/>
    <w:rsid w:val="008774CA"/>
    <w:rsid w:val="008800CD"/>
    <w:rsid w:val="008804CD"/>
    <w:rsid w:val="00880CED"/>
    <w:rsid w:val="00880D74"/>
    <w:rsid w:val="008810BC"/>
    <w:rsid w:val="00881421"/>
    <w:rsid w:val="0088156B"/>
    <w:rsid w:val="00881F46"/>
    <w:rsid w:val="00881F4A"/>
    <w:rsid w:val="008821DC"/>
    <w:rsid w:val="00883031"/>
    <w:rsid w:val="008832A9"/>
    <w:rsid w:val="00883536"/>
    <w:rsid w:val="00883EC0"/>
    <w:rsid w:val="00884107"/>
    <w:rsid w:val="00884756"/>
    <w:rsid w:val="0088492F"/>
    <w:rsid w:val="00884D31"/>
    <w:rsid w:val="008850A8"/>
    <w:rsid w:val="00885481"/>
    <w:rsid w:val="00885A9D"/>
    <w:rsid w:val="00885CAF"/>
    <w:rsid w:val="0088625C"/>
    <w:rsid w:val="00887422"/>
    <w:rsid w:val="00887DD0"/>
    <w:rsid w:val="00890B3F"/>
    <w:rsid w:val="00890C96"/>
    <w:rsid w:val="00890D98"/>
    <w:rsid w:val="00891474"/>
    <w:rsid w:val="00891E07"/>
    <w:rsid w:val="00892313"/>
    <w:rsid w:val="00892C39"/>
    <w:rsid w:val="00892D43"/>
    <w:rsid w:val="00893228"/>
    <w:rsid w:val="008934F3"/>
    <w:rsid w:val="00893607"/>
    <w:rsid w:val="00893CED"/>
    <w:rsid w:val="00893E85"/>
    <w:rsid w:val="00894DC9"/>
    <w:rsid w:val="00895279"/>
    <w:rsid w:val="008954AD"/>
    <w:rsid w:val="008954B9"/>
    <w:rsid w:val="00895970"/>
    <w:rsid w:val="00895CA1"/>
    <w:rsid w:val="008965C3"/>
    <w:rsid w:val="0089714B"/>
    <w:rsid w:val="0089722C"/>
    <w:rsid w:val="00897E83"/>
    <w:rsid w:val="00897FB0"/>
    <w:rsid w:val="008A09EE"/>
    <w:rsid w:val="008A0C29"/>
    <w:rsid w:val="008A1417"/>
    <w:rsid w:val="008A152C"/>
    <w:rsid w:val="008A1BCE"/>
    <w:rsid w:val="008A1BD3"/>
    <w:rsid w:val="008A2038"/>
    <w:rsid w:val="008A2B94"/>
    <w:rsid w:val="008A3595"/>
    <w:rsid w:val="008A366F"/>
    <w:rsid w:val="008A3791"/>
    <w:rsid w:val="008A3952"/>
    <w:rsid w:val="008A3CC1"/>
    <w:rsid w:val="008A3D0F"/>
    <w:rsid w:val="008A42AF"/>
    <w:rsid w:val="008A4A8A"/>
    <w:rsid w:val="008A4A94"/>
    <w:rsid w:val="008A4FB6"/>
    <w:rsid w:val="008A513E"/>
    <w:rsid w:val="008A519A"/>
    <w:rsid w:val="008A55C7"/>
    <w:rsid w:val="008A690A"/>
    <w:rsid w:val="008A6F95"/>
    <w:rsid w:val="008A7358"/>
    <w:rsid w:val="008A740E"/>
    <w:rsid w:val="008A79ED"/>
    <w:rsid w:val="008B0685"/>
    <w:rsid w:val="008B121A"/>
    <w:rsid w:val="008B1FA0"/>
    <w:rsid w:val="008B2704"/>
    <w:rsid w:val="008B27F1"/>
    <w:rsid w:val="008B2E69"/>
    <w:rsid w:val="008B3980"/>
    <w:rsid w:val="008B3B35"/>
    <w:rsid w:val="008B3F36"/>
    <w:rsid w:val="008B4C65"/>
    <w:rsid w:val="008B50B9"/>
    <w:rsid w:val="008B5185"/>
    <w:rsid w:val="008B51AF"/>
    <w:rsid w:val="008B540A"/>
    <w:rsid w:val="008B5703"/>
    <w:rsid w:val="008B5D5D"/>
    <w:rsid w:val="008B5F26"/>
    <w:rsid w:val="008B686D"/>
    <w:rsid w:val="008B72B6"/>
    <w:rsid w:val="008B7598"/>
    <w:rsid w:val="008B7D24"/>
    <w:rsid w:val="008C0416"/>
    <w:rsid w:val="008C0DA6"/>
    <w:rsid w:val="008C1335"/>
    <w:rsid w:val="008C1892"/>
    <w:rsid w:val="008C1F1B"/>
    <w:rsid w:val="008C24F0"/>
    <w:rsid w:val="008C2902"/>
    <w:rsid w:val="008C2F80"/>
    <w:rsid w:val="008C2F98"/>
    <w:rsid w:val="008C339B"/>
    <w:rsid w:val="008C35FA"/>
    <w:rsid w:val="008C36B3"/>
    <w:rsid w:val="008C3D9B"/>
    <w:rsid w:val="008C47D1"/>
    <w:rsid w:val="008C48A5"/>
    <w:rsid w:val="008C4A89"/>
    <w:rsid w:val="008C55A7"/>
    <w:rsid w:val="008C6FC5"/>
    <w:rsid w:val="008C7363"/>
    <w:rsid w:val="008C76E8"/>
    <w:rsid w:val="008C78B3"/>
    <w:rsid w:val="008C79B5"/>
    <w:rsid w:val="008D00B7"/>
    <w:rsid w:val="008D072E"/>
    <w:rsid w:val="008D0A0F"/>
    <w:rsid w:val="008D1141"/>
    <w:rsid w:val="008D1612"/>
    <w:rsid w:val="008D1F36"/>
    <w:rsid w:val="008D298C"/>
    <w:rsid w:val="008D2E83"/>
    <w:rsid w:val="008D2E8E"/>
    <w:rsid w:val="008D33B4"/>
    <w:rsid w:val="008D3472"/>
    <w:rsid w:val="008D4936"/>
    <w:rsid w:val="008D4BEC"/>
    <w:rsid w:val="008D4CFB"/>
    <w:rsid w:val="008D4E04"/>
    <w:rsid w:val="008D51D3"/>
    <w:rsid w:val="008D54D6"/>
    <w:rsid w:val="008D5C3E"/>
    <w:rsid w:val="008D5D73"/>
    <w:rsid w:val="008D68DD"/>
    <w:rsid w:val="008D6B85"/>
    <w:rsid w:val="008D73DA"/>
    <w:rsid w:val="008D7672"/>
    <w:rsid w:val="008D7BA6"/>
    <w:rsid w:val="008E0217"/>
    <w:rsid w:val="008E0B1F"/>
    <w:rsid w:val="008E1ED1"/>
    <w:rsid w:val="008E2369"/>
    <w:rsid w:val="008E2566"/>
    <w:rsid w:val="008E34FA"/>
    <w:rsid w:val="008E3C2B"/>
    <w:rsid w:val="008E3E3F"/>
    <w:rsid w:val="008E48E5"/>
    <w:rsid w:val="008E5D9D"/>
    <w:rsid w:val="008E6390"/>
    <w:rsid w:val="008E643D"/>
    <w:rsid w:val="008E67F4"/>
    <w:rsid w:val="008E6899"/>
    <w:rsid w:val="008E6E43"/>
    <w:rsid w:val="008E7082"/>
    <w:rsid w:val="008E7224"/>
    <w:rsid w:val="008E7EBF"/>
    <w:rsid w:val="008E7F80"/>
    <w:rsid w:val="008F0CC3"/>
    <w:rsid w:val="008F0E45"/>
    <w:rsid w:val="008F1B2F"/>
    <w:rsid w:val="008F1E6E"/>
    <w:rsid w:val="008F3965"/>
    <w:rsid w:val="008F39A6"/>
    <w:rsid w:val="008F3CA2"/>
    <w:rsid w:val="008F3E93"/>
    <w:rsid w:val="008F4A06"/>
    <w:rsid w:val="008F5456"/>
    <w:rsid w:val="008F547E"/>
    <w:rsid w:val="008F5C6B"/>
    <w:rsid w:val="008F776F"/>
    <w:rsid w:val="008F7A89"/>
    <w:rsid w:val="00900D6F"/>
    <w:rsid w:val="00900D84"/>
    <w:rsid w:val="00901BDA"/>
    <w:rsid w:val="00901C73"/>
    <w:rsid w:val="00901F2D"/>
    <w:rsid w:val="00902217"/>
    <w:rsid w:val="00902796"/>
    <w:rsid w:val="00902B02"/>
    <w:rsid w:val="00902C5B"/>
    <w:rsid w:val="00902F68"/>
    <w:rsid w:val="009031A4"/>
    <w:rsid w:val="009033A0"/>
    <w:rsid w:val="00904160"/>
    <w:rsid w:val="00904171"/>
    <w:rsid w:val="009054C3"/>
    <w:rsid w:val="00906606"/>
    <w:rsid w:val="009067D2"/>
    <w:rsid w:val="0090682D"/>
    <w:rsid w:val="00906FEC"/>
    <w:rsid w:val="00907368"/>
    <w:rsid w:val="00907B73"/>
    <w:rsid w:val="009108CC"/>
    <w:rsid w:val="009109A8"/>
    <w:rsid w:val="00910CB0"/>
    <w:rsid w:val="009113FE"/>
    <w:rsid w:val="00911B3D"/>
    <w:rsid w:val="00912246"/>
    <w:rsid w:val="009126A5"/>
    <w:rsid w:val="0091298B"/>
    <w:rsid w:val="00912A36"/>
    <w:rsid w:val="00913A2D"/>
    <w:rsid w:val="00913E4C"/>
    <w:rsid w:val="0091454B"/>
    <w:rsid w:val="00914E48"/>
    <w:rsid w:val="0091584C"/>
    <w:rsid w:val="009160A6"/>
    <w:rsid w:val="00916183"/>
    <w:rsid w:val="00917566"/>
    <w:rsid w:val="00917B99"/>
    <w:rsid w:val="00917E7C"/>
    <w:rsid w:val="00920698"/>
    <w:rsid w:val="00920A1D"/>
    <w:rsid w:val="00920F16"/>
    <w:rsid w:val="00920F1E"/>
    <w:rsid w:val="00921769"/>
    <w:rsid w:val="00921D9E"/>
    <w:rsid w:val="00922055"/>
    <w:rsid w:val="009220F1"/>
    <w:rsid w:val="00922AE3"/>
    <w:rsid w:val="0092308E"/>
    <w:rsid w:val="0092371F"/>
    <w:rsid w:val="009239C6"/>
    <w:rsid w:val="009241AF"/>
    <w:rsid w:val="00924320"/>
    <w:rsid w:val="00924E40"/>
    <w:rsid w:val="0092557A"/>
    <w:rsid w:val="0092579E"/>
    <w:rsid w:val="009258CB"/>
    <w:rsid w:val="00925E75"/>
    <w:rsid w:val="00926504"/>
    <w:rsid w:val="00927504"/>
    <w:rsid w:val="00927614"/>
    <w:rsid w:val="00927E4D"/>
    <w:rsid w:val="00927F28"/>
    <w:rsid w:val="0093042C"/>
    <w:rsid w:val="009307F6"/>
    <w:rsid w:val="00930D28"/>
    <w:rsid w:val="0093124A"/>
    <w:rsid w:val="00931259"/>
    <w:rsid w:val="009313BA"/>
    <w:rsid w:val="009318BF"/>
    <w:rsid w:val="009325B3"/>
    <w:rsid w:val="009339A1"/>
    <w:rsid w:val="009346C3"/>
    <w:rsid w:val="009347B4"/>
    <w:rsid w:val="00934BE6"/>
    <w:rsid w:val="0093570F"/>
    <w:rsid w:val="0093574B"/>
    <w:rsid w:val="00935A50"/>
    <w:rsid w:val="00935D52"/>
    <w:rsid w:val="00936B80"/>
    <w:rsid w:val="0094008E"/>
    <w:rsid w:val="009407B8"/>
    <w:rsid w:val="009407E3"/>
    <w:rsid w:val="00940ED4"/>
    <w:rsid w:val="00941028"/>
    <w:rsid w:val="00941560"/>
    <w:rsid w:val="00941896"/>
    <w:rsid w:val="00941DE7"/>
    <w:rsid w:val="00942267"/>
    <w:rsid w:val="00942639"/>
    <w:rsid w:val="009426FE"/>
    <w:rsid w:val="00942E1A"/>
    <w:rsid w:val="00944084"/>
    <w:rsid w:val="00944DFD"/>
    <w:rsid w:val="00945137"/>
    <w:rsid w:val="009462A7"/>
    <w:rsid w:val="00946465"/>
    <w:rsid w:val="00946920"/>
    <w:rsid w:val="00947059"/>
    <w:rsid w:val="00947539"/>
    <w:rsid w:val="009478FA"/>
    <w:rsid w:val="009479DF"/>
    <w:rsid w:val="00947A15"/>
    <w:rsid w:val="00947A38"/>
    <w:rsid w:val="00947B1F"/>
    <w:rsid w:val="00947D3E"/>
    <w:rsid w:val="00947FA8"/>
    <w:rsid w:val="009501EB"/>
    <w:rsid w:val="009501FE"/>
    <w:rsid w:val="0095083F"/>
    <w:rsid w:val="009509E5"/>
    <w:rsid w:val="00950E4B"/>
    <w:rsid w:val="009511BA"/>
    <w:rsid w:val="00951C22"/>
    <w:rsid w:val="00951F1D"/>
    <w:rsid w:val="009520CE"/>
    <w:rsid w:val="009526C8"/>
    <w:rsid w:val="00952CB9"/>
    <w:rsid w:val="00952D1A"/>
    <w:rsid w:val="00952DF7"/>
    <w:rsid w:val="009532CD"/>
    <w:rsid w:val="009536DA"/>
    <w:rsid w:val="009537E4"/>
    <w:rsid w:val="0095393B"/>
    <w:rsid w:val="0095462F"/>
    <w:rsid w:val="00954777"/>
    <w:rsid w:val="00954CD5"/>
    <w:rsid w:val="0095551B"/>
    <w:rsid w:val="00955521"/>
    <w:rsid w:val="00955909"/>
    <w:rsid w:val="00955A13"/>
    <w:rsid w:val="00955F3D"/>
    <w:rsid w:val="00956381"/>
    <w:rsid w:val="0095706B"/>
    <w:rsid w:val="0095715E"/>
    <w:rsid w:val="00957161"/>
    <w:rsid w:val="009571AC"/>
    <w:rsid w:val="0095732E"/>
    <w:rsid w:val="00957402"/>
    <w:rsid w:val="0095745B"/>
    <w:rsid w:val="0095759C"/>
    <w:rsid w:val="0095790F"/>
    <w:rsid w:val="00957A0F"/>
    <w:rsid w:val="00960B96"/>
    <w:rsid w:val="00961129"/>
    <w:rsid w:val="009618D5"/>
    <w:rsid w:val="00961DDE"/>
    <w:rsid w:val="00962182"/>
    <w:rsid w:val="009626FA"/>
    <w:rsid w:val="00962DA1"/>
    <w:rsid w:val="00963E72"/>
    <w:rsid w:val="0096486C"/>
    <w:rsid w:val="009651F2"/>
    <w:rsid w:val="00965F7B"/>
    <w:rsid w:val="00966A25"/>
    <w:rsid w:val="009672CC"/>
    <w:rsid w:val="00967783"/>
    <w:rsid w:val="00967AEF"/>
    <w:rsid w:val="00967C70"/>
    <w:rsid w:val="00967EAC"/>
    <w:rsid w:val="00967EFB"/>
    <w:rsid w:val="00970A9E"/>
    <w:rsid w:val="00970F1B"/>
    <w:rsid w:val="00970F67"/>
    <w:rsid w:val="009711F0"/>
    <w:rsid w:val="00971732"/>
    <w:rsid w:val="009719A3"/>
    <w:rsid w:val="00971CF2"/>
    <w:rsid w:val="00971F8A"/>
    <w:rsid w:val="0097203F"/>
    <w:rsid w:val="009727A2"/>
    <w:rsid w:val="009738A9"/>
    <w:rsid w:val="00973BAF"/>
    <w:rsid w:val="00973CCE"/>
    <w:rsid w:val="00973EAE"/>
    <w:rsid w:val="00974475"/>
    <w:rsid w:val="0097462C"/>
    <w:rsid w:val="009746CF"/>
    <w:rsid w:val="00975084"/>
    <w:rsid w:val="00975536"/>
    <w:rsid w:val="00975ECC"/>
    <w:rsid w:val="0097658A"/>
    <w:rsid w:val="00976897"/>
    <w:rsid w:val="009773C8"/>
    <w:rsid w:val="009804F8"/>
    <w:rsid w:val="009813EF"/>
    <w:rsid w:val="00982008"/>
    <w:rsid w:val="009826AE"/>
    <w:rsid w:val="00982C8A"/>
    <w:rsid w:val="00982DEE"/>
    <w:rsid w:val="0098357A"/>
    <w:rsid w:val="00983702"/>
    <w:rsid w:val="00983812"/>
    <w:rsid w:val="00983851"/>
    <w:rsid w:val="00983DF2"/>
    <w:rsid w:val="00983E47"/>
    <w:rsid w:val="00983F33"/>
    <w:rsid w:val="0098429D"/>
    <w:rsid w:val="00984A2A"/>
    <w:rsid w:val="00984B40"/>
    <w:rsid w:val="00985A8C"/>
    <w:rsid w:val="00985CBE"/>
    <w:rsid w:val="00986105"/>
    <w:rsid w:val="00986CE1"/>
    <w:rsid w:val="00986F67"/>
    <w:rsid w:val="0098796E"/>
    <w:rsid w:val="00987A63"/>
    <w:rsid w:val="0099018E"/>
    <w:rsid w:val="009902F6"/>
    <w:rsid w:val="00990512"/>
    <w:rsid w:val="009910CE"/>
    <w:rsid w:val="0099110A"/>
    <w:rsid w:val="00991456"/>
    <w:rsid w:val="009917A1"/>
    <w:rsid w:val="009920D0"/>
    <w:rsid w:val="009921D9"/>
    <w:rsid w:val="0099293D"/>
    <w:rsid w:val="00993660"/>
    <w:rsid w:val="0099395F"/>
    <w:rsid w:val="00994A3C"/>
    <w:rsid w:val="00994FCF"/>
    <w:rsid w:val="0099502B"/>
    <w:rsid w:val="009954F8"/>
    <w:rsid w:val="009955BE"/>
    <w:rsid w:val="009955F2"/>
    <w:rsid w:val="009959F0"/>
    <w:rsid w:val="00995EB4"/>
    <w:rsid w:val="00996270"/>
    <w:rsid w:val="00996D56"/>
    <w:rsid w:val="00997275"/>
    <w:rsid w:val="0099770A"/>
    <w:rsid w:val="00997C0B"/>
    <w:rsid w:val="00997F12"/>
    <w:rsid w:val="00997FA4"/>
    <w:rsid w:val="009A0E82"/>
    <w:rsid w:val="009A1C70"/>
    <w:rsid w:val="009A1C96"/>
    <w:rsid w:val="009A1EF1"/>
    <w:rsid w:val="009A3655"/>
    <w:rsid w:val="009A4797"/>
    <w:rsid w:val="009A4ADA"/>
    <w:rsid w:val="009A5487"/>
    <w:rsid w:val="009A568A"/>
    <w:rsid w:val="009A5A0D"/>
    <w:rsid w:val="009A6112"/>
    <w:rsid w:val="009A62CD"/>
    <w:rsid w:val="009A6936"/>
    <w:rsid w:val="009A6DA8"/>
    <w:rsid w:val="009A7302"/>
    <w:rsid w:val="009A7416"/>
    <w:rsid w:val="009A74DF"/>
    <w:rsid w:val="009B00F3"/>
    <w:rsid w:val="009B08D1"/>
    <w:rsid w:val="009B0936"/>
    <w:rsid w:val="009B0C22"/>
    <w:rsid w:val="009B0C62"/>
    <w:rsid w:val="009B0FF8"/>
    <w:rsid w:val="009B13AD"/>
    <w:rsid w:val="009B13B7"/>
    <w:rsid w:val="009B13C9"/>
    <w:rsid w:val="009B2166"/>
    <w:rsid w:val="009B2AA8"/>
    <w:rsid w:val="009B3107"/>
    <w:rsid w:val="009B3BC7"/>
    <w:rsid w:val="009B45B4"/>
    <w:rsid w:val="009B48A9"/>
    <w:rsid w:val="009B4A76"/>
    <w:rsid w:val="009B57A3"/>
    <w:rsid w:val="009B5886"/>
    <w:rsid w:val="009B661A"/>
    <w:rsid w:val="009B7A5D"/>
    <w:rsid w:val="009B7BBA"/>
    <w:rsid w:val="009B7C68"/>
    <w:rsid w:val="009C081C"/>
    <w:rsid w:val="009C0863"/>
    <w:rsid w:val="009C1054"/>
    <w:rsid w:val="009C1BDF"/>
    <w:rsid w:val="009C28CB"/>
    <w:rsid w:val="009C38BB"/>
    <w:rsid w:val="009C38C3"/>
    <w:rsid w:val="009C38C8"/>
    <w:rsid w:val="009C3AEF"/>
    <w:rsid w:val="009C3BBB"/>
    <w:rsid w:val="009C4360"/>
    <w:rsid w:val="009C4D23"/>
    <w:rsid w:val="009C505C"/>
    <w:rsid w:val="009C51D4"/>
    <w:rsid w:val="009C52A8"/>
    <w:rsid w:val="009C52DB"/>
    <w:rsid w:val="009C55E9"/>
    <w:rsid w:val="009C5FED"/>
    <w:rsid w:val="009C61BE"/>
    <w:rsid w:val="009C6521"/>
    <w:rsid w:val="009C6A10"/>
    <w:rsid w:val="009C6D53"/>
    <w:rsid w:val="009C70BC"/>
    <w:rsid w:val="009C7669"/>
    <w:rsid w:val="009D07EE"/>
    <w:rsid w:val="009D0D64"/>
    <w:rsid w:val="009D0DE3"/>
    <w:rsid w:val="009D1CB7"/>
    <w:rsid w:val="009D24C0"/>
    <w:rsid w:val="009D2A06"/>
    <w:rsid w:val="009D32FC"/>
    <w:rsid w:val="009D36B9"/>
    <w:rsid w:val="009D3AEC"/>
    <w:rsid w:val="009D3E13"/>
    <w:rsid w:val="009D474A"/>
    <w:rsid w:val="009D5AE6"/>
    <w:rsid w:val="009D5C77"/>
    <w:rsid w:val="009D683B"/>
    <w:rsid w:val="009D699E"/>
    <w:rsid w:val="009D6C2D"/>
    <w:rsid w:val="009D6ED6"/>
    <w:rsid w:val="009D76D5"/>
    <w:rsid w:val="009D7CC5"/>
    <w:rsid w:val="009D7DDC"/>
    <w:rsid w:val="009E0453"/>
    <w:rsid w:val="009E0819"/>
    <w:rsid w:val="009E1207"/>
    <w:rsid w:val="009E19B8"/>
    <w:rsid w:val="009E1D53"/>
    <w:rsid w:val="009E220A"/>
    <w:rsid w:val="009E230B"/>
    <w:rsid w:val="009E2A99"/>
    <w:rsid w:val="009E3020"/>
    <w:rsid w:val="009E3292"/>
    <w:rsid w:val="009E3398"/>
    <w:rsid w:val="009E4585"/>
    <w:rsid w:val="009E46D3"/>
    <w:rsid w:val="009E4FC1"/>
    <w:rsid w:val="009E5519"/>
    <w:rsid w:val="009E554F"/>
    <w:rsid w:val="009E5CFF"/>
    <w:rsid w:val="009E5E2C"/>
    <w:rsid w:val="009E6308"/>
    <w:rsid w:val="009E678A"/>
    <w:rsid w:val="009E6C22"/>
    <w:rsid w:val="009E75F0"/>
    <w:rsid w:val="009F0BF9"/>
    <w:rsid w:val="009F2460"/>
    <w:rsid w:val="009F2A4F"/>
    <w:rsid w:val="009F37BE"/>
    <w:rsid w:val="009F3B8D"/>
    <w:rsid w:val="009F4F2A"/>
    <w:rsid w:val="009F5037"/>
    <w:rsid w:val="009F6158"/>
    <w:rsid w:val="009F6811"/>
    <w:rsid w:val="009F70A2"/>
    <w:rsid w:val="009F7559"/>
    <w:rsid w:val="009F7580"/>
    <w:rsid w:val="00A007FB"/>
    <w:rsid w:val="00A0089D"/>
    <w:rsid w:val="00A00B71"/>
    <w:rsid w:val="00A010C1"/>
    <w:rsid w:val="00A012C7"/>
    <w:rsid w:val="00A01A2E"/>
    <w:rsid w:val="00A01FA1"/>
    <w:rsid w:val="00A02EBA"/>
    <w:rsid w:val="00A031A1"/>
    <w:rsid w:val="00A03295"/>
    <w:rsid w:val="00A03497"/>
    <w:rsid w:val="00A03645"/>
    <w:rsid w:val="00A043FD"/>
    <w:rsid w:val="00A0456B"/>
    <w:rsid w:val="00A04656"/>
    <w:rsid w:val="00A04934"/>
    <w:rsid w:val="00A04AD8"/>
    <w:rsid w:val="00A04F17"/>
    <w:rsid w:val="00A05897"/>
    <w:rsid w:val="00A058BD"/>
    <w:rsid w:val="00A05A04"/>
    <w:rsid w:val="00A064AF"/>
    <w:rsid w:val="00A06E14"/>
    <w:rsid w:val="00A07474"/>
    <w:rsid w:val="00A07F7D"/>
    <w:rsid w:val="00A10208"/>
    <w:rsid w:val="00A10626"/>
    <w:rsid w:val="00A10D3A"/>
    <w:rsid w:val="00A11F64"/>
    <w:rsid w:val="00A12201"/>
    <w:rsid w:val="00A1286B"/>
    <w:rsid w:val="00A129A3"/>
    <w:rsid w:val="00A1318B"/>
    <w:rsid w:val="00A13412"/>
    <w:rsid w:val="00A134BD"/>
    <w:rsid w:val="00A13CF9"/>
    <w:rsid w:val="00A13E65"/>
    <w:rsid w:val="00A142F5"/>
    <w:rsid w:val="00A14B9A"/>
    <w:rsid w:val="00A15063"/>
    <w:rsid w:val="00A154A8"/>
    <w:rsid w:val="00A155DB"/>
    <w:rsid w:val="00A1579E"/>
    <w:rsid w:val="00A15FBD"/>
    <w:rsid w:val="00A161EE"/>
    <w:rsid w:val="00A166C0"/>
    <w:rsid w:val="00A16DFE"/>
    <w:rsid w:val="00A173EF"/>
    <w:rsid w:val="00A17E09"/>
    <w:rsid w:val="00A17FBD"/>
    <w:rsid w:val="00A20229"/>
    <w:rsid w:val="00A202A8"/>
    <w:rsid w:val="00A20ADD"/>
    <w:rsid w:val="00A21292"/>
    <w:rsid w:val="00A225D8"/>
    <w:rsid w:val="00A22D73"/>
    <w:rsid w:val="00A23104"/>
    <w:rsid w:val="00A233E0"/>
    <w:rsid w:val="00A23617"/>
    <w:rsid w:val="00A23A4D"/>
    <w:rsid w:val="00A24228"/>
    <w:rsid w:val="00A24A99"/>
    <w:rsid w:val="00A24CD8"/>
    <w:rsid w:val="00A261BC"/>
    <w:rsid w:val="00A26728"/>
    <w:rsid w:val="00A26D27"/>
    <w:rsid w:val="00A27B97"/>
    <w:rsid w:val="00A301E2"/>
    <w:rsid w:val="00A30549"/>
    <w:rsid w:val="00A30C82"/>
    <w:rsid w:val="00A31832"/>
    <w:rsid w:val="00A31A86"/>
    <w:rsid w:val="00A31CE8"/>
    <w:rsid w:val="00A31DFD"/>
    <w:rsid w:val="00A31E2D"/>
    <w:rsid w:val="00A322F7"/>
    <w:rsid w:val="00A32363"/>
    <w:rsid w:val="00A32E93"/>
    <w:rsid w:val="00A33FAE"/>
    <w:rsid w:val="00A33FE1"/>
    <w:rsid w:val="00A3439B"/>
    <w:rsid w:val="00A345B4"/>
    <w:rsid w:val="00A3498D"/>
    <w:rsid w:val="00A34DA0"/>
    <w:rsid w:val="00A34DDA"/>
    <w:rsid w:val="00A34F74"/>
    <w:rsid w:val="00A3522F"/>
    <w:rsid w:val="00A35588"/>
    <w:rsid w:val="00A3558F"/>
    <w:rsid w:val="00A35BD1"/>
    <w:rsid w:val="00A35C7A"/>
    <w:rsid w:val="00A361C1"/>
    <w:rsid w:val="00A364D6"/>
    <w:rsid w:val="00A36531"/>
    <w:rsid w:val="00A36B55"/>
    <w:rsid w:val="00A36D3C"/>
    <w:rsid w:val="00A36EB2"/>
    <w:rsid w:val="00A37697"/>
    <w:rsid w:val="00A379D7"/>
    <w:rsid w:val="00A37E0F"/>
    <w:rsid w:val="00A40102"/>
    <w:rsid w:val="00A401F2"/>
    <w:rsid w:val="00A4022F"/>
    <w:rsid w:val="00A4039A"/>
    <w:rsid w:val="00A40443"/>
    <w:rsid w:val="00A40B86"/>
    <w:rsid w:val="00A42F44"/>
    <w:rsid w:val="00A43B0D"/>
    <w:rsid w:val="00A43B35"/>
    <w:rsid w:val="00A43BDE"/>
    <w:rsid w:val="00A43DD9"/>
    <w:rsid w:val="00A43E82"/>
    <w:rsid w:val="00A44437"/>
    <w:rsid w:val="00A44783"/>
    <w:rsid w:val="00A44B7C"/>
    <w:rsid w:val="00A44C58"/>
    <w:rsid w:val="00A4512F"/>
    <w:rsid w:val="00A459A3"/>
    <w:rsid w:val="00A459B6"/>
    <w:rsid w:val="00A45F9B"/>
    <w:rsid w:val="00A46021"/>
    <w:rsid w:val="00A46CBE"/>
    <w:rsid w:val="00A47163"/>
    <w:rsid w:val="00A47BFF"/>
    <w:rsid w:val="00A47DEB"/>
    <w:rsid w:val="00A51894"/>
    <w:rsid w:val="00A5206F"/>
    <w:rsid w:val="00A5208C"/>
    <w:rsid w:val="00A52AC3"/>
    <w:rsid w:val="00A52F3A"/>
    <w:rsid w:val="00A5307A"/>
    <w:rsid w:val="00A534A1"/>
    <w:rsid w:val="00A534D8"/>
    <w:rsid w:val="00A537E6"/>
    <w:rsid w:val="00A54172"/>
    <w:rsid w:val="00A54685"/>
    <w:rsid w:val="00A546C6"/>
    <w:rsid w:val="00A55119"/>
    <w:rsid w:val="00A556B8"/>
    <w:rsid w:val="00A55B3E"/>
    <w:rsid w:val="00A55DBF"/>
    <w:rsid w:val="00A55E23"/>
    <w:rsid w:val="00A55EAD"/>
    <w:rsid w:val="00A562CD"/>
    <w:rsid w:val="00A57130"/>
    <w:rsid w:val="00A57C67"/>
    <w:rsid w:val="00A60405"/>
    <w:rsid w:val="00A6099F"/>
    <w:rsid w:val="00A60E20"/>
    <w:rsid w:val="00A60E55"/>
    <w:rsid w:val="00A623B0"/>
    <w:rsid w:val="00A62949"/>
    <w:rsid w:val="00A62CD3"/>
    <w:rsid w:val="00A62E30"/>
    <w:rsid w:val="00A638CF"/>
    <w:rsid w:val="00A63976"/>
    <w:rsid w:val="00A64AE2"/>
    <w:rsid w:val="00A64E13"/>
    <w:rsid w:val="00A6521E"/>
    <w:rsid w:val="00A661E8"/>
    <w:rsid w:val="00A66480"/>
    <w:rsid w:val="00A666A3"/>
    <w:rsid w:val="00A66775"/>
    <w:rsid w:val="00A675A3"/>
    <w:rsid w:val="00A708C1"/>
    <w:rsid w:val="00A70DCA"/>
    <w:rsid w:val="00A70DCF"/>
    <w:rsid w:val="00A721F6"/>
    <w:rsid w:val="00A723D8"/>
    <w:rsid w:val="00A726A0"/>
    <w:rsid w:val="00A72BC2"/>
    <w:rsid w:val="00A7312F"/>
    <w:rsid w:val="00A73586"/>
    <w:rsid w:val="00A749EE"/>
    <w:rsid w:val="00A74BC3"/>
    <w:rsid w:val="00A7501E"/>
    <w:rsid w:val="00A75715"/>
    <w:rsid w:val="00A757C5"/>
    <w:rsid w:val="00A75B0B"/>
    <w:rsid w:val="00A75F35"/>
    <w:rsid w:val="00A75F72"/>
    <w:rsid w:val="00A76085"/>
    <w:rsid w:val="00A76322"/>
    <w:rsid w:val="00A76D87"/>
    <w:rsid w:val="00A776DD"/>
    <w:rsid w:val="00A77A4B"/>
    <w:rsid w:val="00A80430"/>
    <w:rsid w:val="00A80D00"/>
    <w:rsid w:val="00A811A2"/>
    <w:rsid w:val="00A81760"/>
    <w:rsid w:val="00A81845"/>
    <w:rsid w:val="00A8193A"/>
    <w:rsid w:val="00A8200D"/>
    <w:rsid w:val="00A82F38"/>
    <w:rsid w:val="00A832F1"/>
    <w:rsid w:val="00A83947"/>
    <w:rsid w:val="00A844AE"/>
    <w:rsid w:val="00A85003"/>
    <w:rsid w:val="00A8569C"/>
    <w:rsid w:val="00A8571F"/>
    <w:rsid w:val="00A85979"/>
    <w:rsid w:val="00A85C6D"/>
    <w:rsid w:val="00A85F05"/>
    <w:rsid w:val="00A865F7"/>
    <w:rsid w:val="00A86BD9"/>
    <w:rsid w:val="00A86E54"/>
    <w:rsid w:val="00A87252"/>
    <w:rsid w:val="00A87CAC"/>
    <w:rsid w:val="00A90691"/>
    <w:rsid w:val="00A90C26"/>
    <w:rsid w:val="00A90FFE"/>
    <w:rsid w:val="00A91B56"/>
    <w:rsid w:val="00A91E9D"/>
    <w:rsid w:val="00A922FF"/>
    <w:rsid w:val="00A9296C"/>
    <w:rsid w:val="00A92E49"/>
    <w:rsid w:val="00A92E56"/>
    <w:rsid w:val="00A9303C"/>
    <w:rsid w:val="00A9319B"/>
    <w:rsid w:val="00A93254"/>
    <w:rsid w:val="00A93DF2"/>
    <w:rsid w:val="00A94B8E"/>
    <w:rsid w:val="00A94E16"/>
    <w:rsid w:val="00A94F11"/>
    <w:rsid w:val="00A9509B"/>
    <w:rsid w:val="00A95FD3"/>
    <w:rsid w:val="00A965A4"/>
    <w:rsid w:val="00A97514"/>
    <w:rsid w:val="00AA0301"/>
    <w:rsid w:val="00AA0A2F"/>
    <w:rsid w:val="00AA0BFD"/>
    <w:rsid w:val="00AA180A"/>
    <w:rsid w:val="00AA200F"/>
    <w:rsid w:val="00AA2FFB"/>
    <w:rsid w:val="00AA4E91"/>
    <w:rsid w:val="00AA4F39"/>
    <w:rsid w:val="00AA52BE"/>
    <w:rsid w:val="00AA57D8"/>
    <w:rsid w:val="00AA5840"/>
    <w:rsid w:val="00AA5C6A"/>
    <w:rsid w:val="00AA5DA9"/>
    <w:rsid w:val="00AA64B3"/>
    <w:rsid w:val="00AA659F"/>
    <w:rsid w:val="00AA6AD5"/>
    <w:rsid w:val="00AA73C6"/>
    <w:rsid w:val="00AA760E"/>
    <w:rsid w:val="00AB0AA6"/>
    <w:rsid w:val="00AB1BC8"/>
    <w:rsid w:val="00AB268A"/>
    <w:rsid w:val="00AB2B10"/>
    <w:rsid w:val="00AB2B13"/>
    <w:rsid w:val="00AB2DE8"/>
    <w:rsid w:val="00AB34BC"/>
    <w:rsid w:val="00AB4022"/>
    <w:rsid w:val="00AB4290"/>
    <w:rsid w:val="00AB46F2"/>
    <w:rsid w:val="00AB53E5"/>
    <w:rsid w:val="00AB5C1C"/>
    <w:rsid w:val="00AB6664"/>
    <w:rsid w:val="00AB75F1"/>
    <w:rsid w:val="00AB7923"/>
    <w:rsid w:val="00AB7FC4"/>
    <w:rsid w:val="00AC0221"/>
    <w:rsid w:val="00AC0579"/>
    <w:rsid w:val="00AC07E4"/>
    <w:rsid w:val="00AC081E"/>
    <w:rsid w:val="00AC0AD0"/>
    <w:rsid w:val="00AC0D8B"/>
    <w:rsid w:val="00AC10E7"/>
    <w:rsid w:val="00AC1D00"/>
    <w:rsid w:val="00AC1E6D"/>
    <w:rsid w:val="00AC228C"/>
    <w:rsid w:val="00AC2559"/>
    <w:rsid w:val="00AC26BB"/>
    <w:rsid w:val="00AC27DF"/>
    <w:rsid w:val="00AC283E"/>
    <w:rsid w:val="00AC2D91"/>
    <w:rsid w:val="00AC32DF"/>
    <w:rsid w:val="00AC3E6E"/>
    <w:rsid w:val="00AC3FA5"/>
    <w:rsid w:val="00AC48E9"/>
    <w:rsid w:val="00AC4A23"/>
    <w:rsid w:val="00AC53A8"/>
    <w:rsid w:val="00AC5AD5"/>
    <w:rsid w:val="00AC653D"/>
    <w:rsid w:val="00AC67A1"/>
    <w:rsid w:val="00AC71EB"/>
    <w:rsid w:val="00AC7B0C"/>
    <w:rsid w:val="00AD0721"/>
    <w:rsid w:val="00AD07B9"/>
    <w:rsid w:val="00AD07CA"/>
    <w:rsid w:val="00AD0C63"/>
    <w:rsid w:val="00AD131E"/>
    <w:rsid w:val="00AD17B1"/>
    <w:rsid w:val="00AD18B1"/>
    <w:rsid w:val="00AD1A58"/>
    <w:rsid w:val="00AD1CD7"/>
    <w:rsid w:val="00AD2515"/>
    <w:rsid w:val="00AD258D"/>
    <w:rsid w:val="00AD2F69"/>
    <w:rsid w:val="00AD3907"/>
    <w:rsid w:val="00AD3BB9"/>
    <w:rsid w:val="00AD3D4E"/>
    <w:rsid w:val="00AD402F"/>
    <w:rsid w:val="00AD4A57"/>
    <w:rsid w:val="00AD4E25"/>
    <w:rsid w:val="00AD51B0"/>
    <w:rsid w:val="00AD5298"/>
    <w:rsid w:val="00AD570D"/>
    <w:rsid w:val="00AD59CC"/>
    <w:rsid w:val="00AD5DD4"/>
    <w:rsid w:val="00AD6150"/>
    <w:rsid w:val="00AD643E"/>
    <w:rsid w:val="00AD66E7"/>
    <w:rsid w:val="00AD67C3"/>
    <w:rsid w:val="00AD6C00"/>
    <w:rsid w:val="00AD6D8B"/>
    <w:rsid w:val="00AD7045"/>
    <w:rsid w:val="00AD7DE1"/>
    <w:rsid w:val="00AE10E0"/>
    <w:rsid w:val="00AE118B"/>
    <w:rsid w:val="00AE1450"/>
    <w:rsid w:val="00AE1D0D"/>
    <w:rsid w:val="00AE1EB0"/>
    <w:rsid w:val="00AE1EB4"/>
    <w:rsid w:val="00AE2255"/>
    <w:rsid w:val="00AE2974"/>
    <w:rsid w:val="00AE2AB0"/>
    <w:rsid w:val="00AE2BD6"/>
    <w:rsid w:val="00AE2D9F"/>
    <w:rsid w:val="00AE379E"/>
    <w:rsid w:val="00AE3AB7"/>
    <w:rsid w:val="00AE3E9F"/>
    <w:rsid w:val="00AE40DA"/>
    <w:rsid w:val="00AE4D24"/>
    <w:rsid w:val="00AE4F10"/>
    <w:rsid w:val="00AE4FD9"/>
    <w:rsid w:val="00AE5B81"/>
    <w:rsid w:val="00AE5C96"/>
    <w:rsid w:val="00AE5FF0"/>
    <w:rsid w:val="00AE62CE"/>
    <w:rsid w:val="00AE7459"/>
    <w:rsid w:val="00AF07D0"/>
    <w:rsid w:val="00AF09D2"/>
    <w:rsid w:val="00AF199D"/>
    <w:rsid w:val="00AF24E1"/>
    <w:rsid w:val="00AF2ADF"/>
    <w:rsid w:val="00AF2BE1"/>
    <w:rsid w:val="00AF34EE"/>
    <w:rsid w:val="00AF3610"/>
    <w:rsid w:val="00AF3BDE"/>
    <w:rsid w:val="00AF4B68"/>
    <w:rsid w:val="00AF4D39"/>
    <w:rsid w:val="00AF4D41"/>
    <w:rsid w:val="00AF4E7C"/>
    <w:rsid w:val="00AF5554"/>
    <w:rsid w:val="00AF5779"/>
    <w:rsid w:val="00AF638A"/>
    <w:rsid w:val="00AF6EEB"/>
    <w:rsid w:val="00AF71C0"/>
    <w:rsid w:val="00AF7B58"/>
    <w:rsid w:val="00B00594"/>
    <w:rsid w:val="00B005EA"/>
    <w:rsid w:val="00B01879"/>
    <w:rsid w:val="00B01D42"/>
    <w:rsid w:val="00B01E22"/>
    <w:rsid w:val="00B02174"/>
    <w:rsid w:val="00B028DD"/>
    <w:rsid w:val="00B02C48"/>
    <w:rsid w:val="00B02D35"/>
    <w:rsid w:val="00B02F79"/>
    <w:rsid w:val="00B031A7"/>
    <w:rsid w:val="00B031C2"/>
    <w:rsid w:val="00B0332B"/>
    <w:rsid w:val="00B03CDF"/>
    <w:rsid w:val="00B03CE0"/>
    <w:rsid w:val="00B041E1"/>
    <w:rsid w:val="00B04556"/>
    <w:rsid w:val="00B0470D"/>
    <w:rsid w:val="00B050DA"/>
    <w:rsid w:val="00B05216"/>
    <w:rsid w:val="00B05E0B"/>
    <w:rsid w:val="00B060E9"/>
    <w:rsid w:val="00B063F8"/>
    <w:rsid w:val="00B06C7F"/>
    <w:rsid w:val="00B06C9E"/>
    <w:rsid w:val="00B07B05"/>
    <w:rsid w:val="00B07E6E"/>
    <w:rsid w:val="00B100BE"/>
    <w:rsid w:val="00B1023D"/>
    <w:rsid w:val="00B103FE"/>
    <w:rsid w:val="00B10489"/>
    <w:rsid w:val="00B10D71"/>
    <w:rsid w:val="00B118F4"/>
    <w:rsid w:val="00B11BB7"/>
    <w:rsid w:val="00B11CC0"/>
    <w:rsid w:val="00B1277A"/>
    <w:rsid w:val="00B12A1D"/>
    <w:rsid w:val="00B12AA6"/>
    <w:rsid w:val="00B133A2"/>
    <w:rsid w:val="00B134A1"/>
    <w:rsid w:val="00B1370A"/>
    <w:rsid w:val="00B13825"/>
    <w:rsid w:val="00B13F76"/>
    <w:rsid w:val="00B14006"/>
    <w:rsid w:val="00B141AC"/>
    <w:rsid w:val="00B14347"/>
    <w:rsid w:val="00B1457E"/>
    <w:rsid w:val="00B145A9"/>
    <w:rsid w:val="00B14653"/>
    <w:rsid w:val="00B14DD6"/>
    <w:rsid w:val="00B1574A"/>
    <w:rsid w:val="00B15DB1"/>
    <w:rsid w:val="00B16009"/>
    <w:rsid w:val="00B16510"/>
    <w:rsid w:val="00B176C5"/>
    <w:rsid w:val="00B17E83"/>
    <w:rsid w:val="00B2084B"/>
    <w:rsid w:val="00B21684"/>
    <w:rsid w:val="00B21E9A"/>
    <w:rsid w:val="00B221DC"/>
    <w:rsid w:val="00B22260"/>
    <w:rsid w:val="00B222A7"/>
    <w:rsid w:val="00B234D5"/>
    <w:rsid w:val="00B23BD6"/>
    <w:rsid w:val="00B24861"/>
    <w:rsid w:val="00B24C01"/>
    <w:rsid w:val="00B24C03"/>
    <w:rsid w:val="00B253CF"/>
    <w:rsid w:val="00B255DD"/>
    <w:rsid w:val="00B258CF"/>
    <w:rsid w:val="00B25A12"/>
    <w:rsid w:val="00B25C38"/>
    <w:rsid w:val="00B266C2"/>
    <w:rsid w:val="00B2672A"/>
    <w:rsid w:val="00B27030"/>
    <w:rsid w:val="00B27537"/>
    <w:rsid w:val="00B301C8"/>
    <w:rsid w:val="00B30901"/>
    <w:rsid w:val="00B30BC4"/>
    <w:rsid w:val="00B30D5F"/>
    <w:rsid w:val="00B316EE"/>
    <w:rsid w:val="00B31C33"/>
    <w:rsid w:val="00B32067"/>
    <w:rsid w:val="00B32140"/>
    <w:rsid w:val="00B321F9"/>
    <w:rsid w:val="00B32612"/>
    <w:rsid w:val="00B3285C"/>
    <w:rsid w:val="00B32B83"/>
    <w:rsid w:val="00B32C94"/>
    <w:rsid w:val="00B332DC"/>
    <w:rsid w:val="00B332F1"/>
    <w:rsid w:val="00B33931"/>
    <w:rsid w:val="00B33CBB"/>
    <w:rsid w:val="00B33CBE"/>
    <w:rsid w:val="00B33CE9"/>
    <w:rsid w:val="00B34E41"/>
    <w:rsid w:val="00B3566A"/>
    <w:rsid w:val="00B368E7"/>
    <w:rsid w:val="00B3742C"/>
    <w:rsid w:val="00B37519"/>
    <w:rsid w:val="00B37837"/>
    <w:rsid w:val="00B37935"/>
    <w:rsid w:val="00B37E36"/>
    <w:rsid w:val="00B4017A"/>
    <w:rsid w:val="00B40543"/>
    <w:rsid w:val="00B40701"/>
    <w:rsid w:val="00B40ECC"/>
    <w:rsid w:val="00B41BE2"/>
    <w:rsid w:val="00B41D58"/>
    <w:rsid w:val="00B41DB0"/>
    <w:rsid w:val="00B42CED"/>
    <w:rsid w:val="00B42FB9"/>
    <w:rsid w:val="00B432AA"/>
    <w:rsid w:val="00B43309"/>
    <w:rsid w:val="00B4350F"/>
    <w:rsid w:val="00B439A9"/>
    <w:rsid w:val="00B4403F"/>
    <w:rsid w:val="00B44480"/>
    <w:rsid w:val="00B44754"/>
    <w:rsid w:val="00B44D30"/>
    <w:rsid w:val="00B4527F"/>
    <w:rsid w:val="00B45AA0"/>
    <w:rsid w:val="00B45B92"/>
    <w:rsid w:val="00B461C1"/>
    <w:rsid w:val="00B46223"/>
    <w:rsid w:val="00B467B3"/>
    <w:rsid w:val="00B46B3F"/>
    <w:rsid w:val="00B47950"/>
    <w:rsid w:val="00B503D9"/>
    <w:rsid w:val="00B50885"/>
    <w:rsid w:val="00B5115E"/>
    <w:rsid w:val="00B5116E"/>
    <w:rsid w:val="00B5121E"/>
    <w:rsid w:val="00B5128B"/>
    <w:rsid w:val="00B51347"/>
    <w:rsid w:val="00B51D2E"/>
    <w:rsid w:val="00B51E8E"/>
    <w:rsid w:val="00B5227B"/>
    <w:rsid w:val="00B526FE"/>
    <w:rsid w:val="00B5276B"/>
    <w:rsid w:val="00B52DF4"/>
    <w:rsid w:val="00B52EBC"/>
    <w:rsid w:val="00B530BF"/>
    <w:rsid w:val="00B531AE"/>
    <w:rsid w:val="00B535E1"/>
    <w:rsid w:val="00B53EE0"/>
    <w:rsid w:val="00B543B1"/>
    <w:rsid w:val="00B54542"/>
    <w:rsid w:val="00B54BAF"/>
    <w:rsid w:val="00B54DB2"/>
    <w:rsid w:val="00B55343"/>
    <w:rsid w:val="00B558DD"/>
    <w:rsid w:val="00B55C0F"/>
    <w:rsid w:val="00B56CF3"/>
    <w:rsid w:val="00B56FC2"/>
    <w:rsid w:val="00B57803"/>
    <w:rsid w:val="00B5798F"/>
    <w:rsid w:val="00B603EF"/>
    <w:rsid w:val="00B6078E"/>
    <w:rsid w:val="00B60DD4"/>
    <w:rsid w:val="00B61626"/>
    <w:rsid w:val="00B61AF0"/>
    <w:rsid w:val="00B62849"/>
    <w:rsid w:val="00B62FFD"/>
    <w:rsid w:val="00B63D14"/>
    <w:rsid w:val="00B63D62"/>
    <w:rsid w:val="00B64171"/>
    <w:rsid w:val="00B64860"/>
    <w:rsid w:val="00B6523F"/>
    <w:rsid w:val="00B65617"/>
    <w:rsid w:val="00B66920"/>
    <w:rsid w:val="00B66D78"/>
    <w:rsid w:val="00B6725E"/>
    <w:rsid w:val="00B677BE"/>
    <w:rsid w:val="00B67B14"/>
    <w:rsid w:val="00B7170D"/>
    <w:rsid w:val="00B71AD3"/>
    <w:rsid w:val="00B71F7C"/>
    <w:rsid w:val="00B72D46"/>
    <w:rsid w:val="00B730B3"/>
    <w:rsid w:val="00B73A7D"/>
    <w:rsid w:val="00B73CF9"/>
    <w:rsid w:val="00B73F81"/>
    <w:rsid w:val="00B744D5"/>
    <w:rsid w:val="00B748CC"/>
    <w:rsid w:val="00B752BF"/>
    <w:rsid w:val="00B75B24"/>
    <w:rsid w:val="00B75B2B"/>
    <w:rsid w:val="00B76BED"/>
    <w:rsid w:val="00B76C3E"/>
    <w:rsid w:val="00B76C99"/>
    <w:rsid w:val="00B77B40"/>
    <w:rsid w:val="00B77E89"/>
    <w:rsid w:val="00B80784"/>
    <w:rsid w:val="00B80850"/>
    <w:rsid w:val="00B809C0"/>
    <w:rsid w:val="00B80D86"/>
    <w:rsid w:val="00B80E66"/>
    <w:rsid w:val="00B81827"/>
    <w:rsid w:val="00B819A3"/>
    <w:rsid w:val="00B81CA5"/>
    <w:rsid w:val="00B8276E"/>
    <w:rsid w:val="00B82FA7"/>
    <w:rsid w:val="00B83430"/>
    <w:rsid w:val="00B835A7"/>
    <w:rsid w:val="00B835E5"/>
    <w:rsid w:val="00B83A30"/>
    <w:rsid w:val="00B83F31"/>
    <w:rsid w:val="00B84EFD"/>
    <w:rsid w:val="00B85095"/>
    <w:rsid w:val="00B8511E"/>
    <w:rsid w:val="00B8581F"/>
    <w:rsid w:val="00B85C1D"/>
    <w:rsid w:val="00B87384"/>
    <w:rsid w:val="00B90428"/>
    <w:rsid w:val="00B906A9"/>
    <w:rsid w:val="00B90B15"/>
    <w:rsid w:val="00B91ACB"/>
    <w:rsid w:val="00B91C42"/>
    <w:rsid w:val="00B9336D"/>
    <w:rsid w:val="00B9442E"/>
    <w:rsid w:val="00B94491"/>
    <w:rsid w:val="00B95D29"/>
    <w:rsid w:val="00B95FDB"/>
    <w:rsid w:val="00B960BB"/>
    <w:rsid w:val="00B96129"/>
    <w:rsid w:val="00B962D9"/>
    <w:rsid w:val="00B96EE0"/>
    <w:rsid w:val="00B96FDC"/>
    <w:rsid w:val="00B970C5"/>
    <w:rsid w:val="00B97259"/>
    <w:rsid w:val="00B97444"/>
    <w:rsid w:val="00B97F1A"/>
    <w:rsid w:val="00BA020F"/>
    <w:rsid w:val="00BA0713"/>
    <w:rsid w:val="00BA0904"/>
    <w:rsid w:val="00BA0923"/>
    <w:rsid w:val="00BA0C00"/>
    <w:rsid w:val="00BA1157"/>
    <w:rsid w:val="00BA163C"/>
    <w:rsid w:val="00BA177B"/>
    <w:rsid w:val="00BA1D6B"/>
    <w:rsid w:val="00BA2241"/>
    <w:rsid w:val="00BA256A"/>
    <w:rsid w:val="00BA28FD"/>
    <w:rsid w:val="00BA2E91"/>
    <w:rsid w:val="00BA3085"/>
    <w:rsid w:val="00BA30FD"/>
    <w:rsid w:val="00BA3203"/>
    <w:rsid w:val="00BA34C7"/>
    <w:rsid w:val="00BA35A1"/>
    <w:rsid w:val="00BA3AB6"/>
    <w:rsid w:val="00BA3DFA"/>
    <w:rsid w:val="00BA3E34"/>
    <w:rsid w:val="00BA3E59"/>
    <w:rsid w:val="00BA418A"/>
    <w:rsid w:val="00BA4808"/>
    <w:rsid w:val="00BA4D6E"/>
    <w:rsid w:val="00BA538B"/>
    <w:rsid w:val="00BA5470"/>
    <w:rsid w:val="00BA570F"/>
    <w:rsid w:val="00BA5992"/>
    <w:rsid w:val="00BA604A"/>
    <w:rsid w:val="00BA60A5"/>
    <w:rsid w:val="00BA65FE"/>
    <w:rsid w:val="00BA6DE1"/>
    <w:rsid w:val="00BA6F03"/>
    <w:rsid w:val="00BA7F16"/>
    <w:rsid w:val="00BB07B4"/>
    <w:rsid w:val="00BB0CC7"/>
    <w:rsid w:val="00BB135B"/>
    <w:rsid w:val="00BB1A6B"/>
    <w:rsid w:val="00BB1D80"/>
    <w:rsid w:val="00BB1ED4"/>
    <w:rsid w:val="00BB2E35"/>
    <w:rsid w:val="00BB3278"/>
    <w:rsid w:val="00BB32E3"/>
    <w:rsid w:val="00BB3970"/>
    <w:rsid w:val="00BB4500"/>
    <w:rsid w:val="00BB4718"/>
    <w:rsid w:val="00BB4EBB"/>
    <w:rsid w:val="00BB5665"/>
    <w:rsid w:val="00BB5730"/>
    <w:rsid w:val="00BB5CD9"/>
    <w:rsid w:val="00BB6654"/>
    <w:rsid w:val="00BB6DCB"/>
    <w:rsid w:val="00BB7464"/>
    <w:rsid w:val="00BB755E"/>
    <w:rsid w:val="00BB766F"/>
    <w:rsid w:val="00BB7828"/>
    <w:rsid w:val="00BB79FE"/>
    <w:rsid w:val="00BB7C62"/>
    <w:rsid w:val="00BC08E4"/>
    <w:rsid w:val="00BC0A8E"/>
    <w:rsid w:val="00BC0B8C"/>
    <w:rsid w:val="00BC0FA0"/>
    <w:rsid w:val="00BC141F"/>
    <w:rsid w:val="00BC1716"/>
    <w:rsid w:val="00BC199D"/>
    <w:rsid w:val="00BC1E8E"/>
    <w:rsid w:val="00BC21CB"/>
    <w:rsid w:val="00BC2581"/>
    <w:rsid w:val="00BC27AC"/>
    <w:rsid w:val="00BC3393"/>
    <w:rsid w:val="00BC3C9E"/>
    <w:rsid w:val="00BC41FC"/>
    <w:rsid w:val="00BC4C91"/>
    <w:rsid w:val="00BC5012"/>
    <w:rsid w:val="00BC521D"/>
    <w:rsid w:val="00BC56BB"/>
    <w:rsid w:val="00BC6502"/>
    <w:rsid w:val="00BC76D2"/>
    <w:rsid w:val="00BC77AD"/>
    <w:rsid w:val="00BC7CE9"/>
    <w:rsid w:val="00BD06E4"/>
    <w:rsid w:val="00BD0937"/>
    <w:rsid w:val="00BD0951"/>
    <w:rsid w:val="00BD0B3B"/>
    <w:rsid w:val="00BD105A"/>
    <w:rsid w:val="00BD1A76"/>
    <w:rsid w:val="00BD2296"/>
    <w:rsid w:val="00BD2AD0"/>
    <w:rsid w:val="00BD2B6A"/>
    <w:rsid w:val="00BD2EB8"/>
    <w:rsid w:val="00BD30CC"/>
    <w:rsid w:val="00BD324B"/>
    <w:rsid w:val="00BD3EE4"/>
    <w:rsid w:val="00BD40C2"/>
    <w:rsid w:val="00BD49FD"/>
    <w:rsid w:val="00BD4B03"/>
    <w:rsid w:val="00BD4D3B"/>
    <w:rsid w:val="00BD4DFA"/>
    <w:rsid w:val="00BD52E8"/>
    <w:rsid w:val="00BD6C9B"/>
    <w:rsid w:val="00BD6F6D"/>
    <w:rsid w:val="00BD6FAF"/>
    <w:rsid w:val="00BD70D8"/>
    <w:rsid w:val="00BD72F8"/>
    <w:rsid w:val="00BD768F"/>
    <w:rsid w:val="00BD77E3"/>
    <w:rsid w:val="00BD7AA7"/>
    <w:rsid w:val="00BE074B"/>
    <w:rsid w:val="00BE08F7"/>
    <w:rsid w:val="00BE0B0B"/>
    <w:rsid w:val="00BE126C"/>
    <w:rsid w:val="00BE14AB"/>
    <w:rsid w:val="00BE1E70"/>
    <w:rsid w:val="00BE28B6"/>
    <w:rsid w:val="00BE3A75"/>
    <w:rsid w:val="00BE4072"/>
    <w:rsid w:val="00BE40A8"/>
    <w:rsid w:val="00BE433D"/>
    <w:rsid w:val="00BE48D0"/>
    <w:rsid w:val="00BE4A57"/>
    <w:rsid w:val="00BE50EA"/>
    <w:rsid w:val="00BE5EAA"/>
    <w:rsid w:val="00BE66C6"/>
    <w:rsid w:val="00BE6A36"/>
    <w:rsid w:val="00BE704A"/>
    <w:rsid w:val="00BE7B56"/>
    <w:rsid w:val="00BE7F16"/>
    <w:rsid w:val="00BF00EF"/>
    <w:rsid w:val="00BF04DD"/>
    <w:rsid w:val="00BF0867"/>
    <w:rsid w:val="00BF0AEE"/>
    <w:rsid w:val="00BF0C03"/>
    <w:rsid w:val="00BF1FCF"/>
    <w:rsid w:val="00BF3282"/>
    <w:rsid w:val="00BF3385"/>
    <w:rsid w:val="00BF37C3"/>
    <w:rsid w:val="00BF3A93"/>
    <w:rsid w:val="00BF3B73"/>
    <w:rsid w:val="00BF3D21"/>
    <w:rsid w:val="00BF4B4A"/>
    <w:rsid w:val="00BF4E6E"/>
    <w:rsid w:val="00BF50DC"/>
    <w:rsid w:val="00BF56FB"/>
    <w:rsid w:val="00BF5FEE"/>
    <w:rsid w:val="00BF64C3"/>
    <w:rsid w:val="00BF6874"/>
    <w:rsid w:val="00BF6BA5"/>
    <w:rsid w:val="00BF74D3"/>
    <w:rsid w:val="00BF78B8"/>
    <w:rsid w:val="00C00182"/>
    <w:rsid w:val="00C00707"/>
    <w:rsid w:val="00C00F05"/>
    <w:rsid w:val="00C013B2"/>
    <w:rsid w:val="00C01FD1"/>
    <w:rsid w:val="00C022BF"/>
    <w:rsid w:val="00C02880"/>
    <w:rsid w:val="00C02897"/>
    <w:rsid w:val="00C03127"/>
    <w:rsid w:val="00C03708"/>
    <w:rsid w:val="00C0386B"/>
    <w:rsid w:val="00C03BFC"/>
    <w:rsid w:val="00C03E3D"/>
    <w:rsid w:val="00C05F20"/>
    <w:rsid w:val="00C05F82"/>
    <w:rsid w:val="00C06399"/>
    <w:rsid w:val="00C063AF"/>
    <w:rsid w:val="00C0669C"/>
    <w:rsid w:val="00C06EEE"/>
    <w:rsid w:val="00C06FA2"/>
    <w:rsid w:val="00C07002"/>
    <w:rsid w:val="00C0716E"/>
    <w:rsid w:val="00C077F5"/>
    <w:rsid w:val="00C07D77"/>
    <w:rsid w:val="00C10245"/>
    <w:rsid w:val="00C10EA7"/>
    <w:rsid w:val="00C11027"/>
    <w:rsid w:val="00C110D8"/>
    <w:rsid w:val="00C11419"/>
    <w:rsid w:val="00C120EE"/>
    <w:rsid w:val="00C1217B"/>
    <w:rsid w:val="00C125B0"/>
    <w:rsid w:val="00C12BCB"/>
    <w:rsid w:val="00C12DDB"/>
    <w:rsid w:val="00C13520"/>
    <w:rsid w:val="00C136FC"/>
    <w:rsid w:val="00C138D3"/>
    <w:rsid w:val="00C13EEC"/>
    <w:rsid w:val="00C13F37"/>
    <w:rsid w:val="00C144E8"/>
    <w:rsid w:val="00C144FE"/>
    <w:rsid w:val="00C14A42"/>
    <w:rsid w:val="00C153C0"/>
    <w:rsid w:val="00C1611A"/>
    <w:rsid w:val="00C16996"/>
    <w:rsid w:val="00C16F63"/>
    <w:rsid w:val="00C170BA"/>
    <w:rsid w:val="00C1727D"/>
    <w:rsid w:val="00C1736E"/>
    <w:rsid w:val="00C2067A"/>
    <w:rsid w:val="00C206A0"/>
    <w:rsid w:val="00C2076A"/>
    <w:rsid w:val="00C21A6C"/>
    <w:rsid w:val="00C21A94"/>
    <w:rsid w:val="00C22234"/>
    <w:rsid w:val="00C224C3"/>
    <w:rsid w:val="00C22C43"/>
    <w:rsid w:val="00C233CA"/>
    <w:rsid w:val="00C23A49"/>
    <w:rsid w:val="00C243EC"/>
    <w:rsid w:val="00C24461"/>
    <w:rsid w:val="00C24757"/>
    <w:rsid w:val="00C24869"/>
    <w:rsid w:val="00C253BC"/>
    <w:rsid w:val="00C25F11"/>
    <w:rsid w:val="00C262B9"/>
    <w:rsid w:val="00C27612"/>
    <w:rsid w:val="00C2791F"/>
    <w:rsid w:val="00C27A85"/>
    <w:rsid w:val="00C30F4E"/>
    <w:rsid w:val="00C31428"/>
    <w:rsid w:val="00C31894"/>
    <w:rsid w:val="00C3247D"/>
    <w:rsid w:val="00C3337A"/>
    <w:rsid w:val="00C33728"/>
    <w:rsid w:val="00C33A69"/>
    <w:rsid w:val="00C33B01"/>
    <w:rsid w:val="00C344A0"/>
    <w:rsid w:val="00C347C4"/>
    <w:rsid w:val="00C35643"/>
    <w:rsid w:val="00C361AC"/>
    <w:rsid w:val="00C369BF"/>
    <w:rsid w:val="00C36A9D"/>
    <w:rsid w:val="00C36D5D"/>
    <w:rsid w:val="00C36DAC"/>
    <w:rsid w:val="00C3706C"/>
    <w:rsid w:val="00C37E41"/>
    <w:rsid w:val="00C40349"/>
    <w:rsid w:val="00C4090D"/>
    <w:rsid w:val="00C40A2E"/>
    <w:rsid w:val="00C41CF2"/>
    <w:rsid w:val="00C41E1A"/>
    <w:rsid w:val="00C42046"/>
    <w:rsid w:val="00C4246C"/>
    <w:rsid w:val="00C42720"/>
    <w:rsid w:val="00C42C27"/>
    <w:rsid w:val="00C434B5"/>
    <w:rsid w:val="00C437EB"/>
    <w:rsid w:val="00C4394B"/>
    <w:rsid w:val="00C43C47"/>
    <w:rsid w:val="00C44BE7"/>
    <w:rsid w:val="00C44C99"/>
    <w:rsid w:val="00C45448"/>
    <w:rsid w:val="00C45AD7"/>
    <w:rsid w:val="00C45E9B"/>
    <w:rsid w:val="00C46105"/>
    <w:rsid w:val="00C461A3"/>
    <w:rsid w:val="00C461AE"/>
    <w:rsid w:val="00C461B1"/>
    <w:rsid w:val="00C46555"/>
    <w:rsid w:val="00C46A91"/>
    <w:rsid w:val="00C46ABE"/>
    <w:rsid w:val="00C46F26"/>
    <w:rsid w:val="00C47155"/>
    <w:rsid w:val="00C47202"/>
    <w:rsid w:val="00C47440"/>
    <w:rsid w:val="00C47496"/>
    <w:rsid w:val="00C47647"/>
    <w:rsid w:val="00C47B2A"/>
    <w:rsid w:val="00C47E39"/>
    <w:rsid w:val="00C5000F"/>
    <w:rsid w:val="00C502F7"/>
    <w:rsid w:val="00C50C4F"/>
    <w:rsid w:val="00C50D2B"/>
    <w:rsid w:val="00C527CB"/>
    <w:rsid w:val="00C53A30"/>
    <w:rsid w:val="00C53E32"/>
    <w:rsid w:val="00C54626"/>
    <w:rsid w:val="00C54883"/>
    <w:rsid w:val="00C54DE6"/>
    <w:rsid w:val="00C550E7"/>
    <w:rsid w:val="00C557CD"/>
    <w:rsid w:val="00C55C53"/>
    <w:rsid w:val="00C55DF1"/>
    <w:rsid w:val="00C55F8C"/>
    <w:rsid w:val="00C56458"/>
    <w:rsid w:val="00C56642"/>
    <w:rsid w:val="00C566A8"/>
    <w:rsid w:val="00C5693B"/>
    <w:rsid w:val="00C56AEB"/>
    <w:rsid w:val="00C56DC2"/>
    <w:rsid w:val="00C57A82"/>
    <w:rsid w:val="00C57B56"/>
    <w:rsid w:val="00C60563"/>
    <w:rsid w:val="00C60871"/>
    <w:rsid w:val="00C6094D"/>
    <w:rsid w:val="00C60C04"/>
    <w:rsid w:val="00C60E5D"/>
    <w:rsid w:val="00C613A5"/>
    <w:rsid w:val="00C618C2"/>
    <w:rsid w:val="00C61B7F"/>
    <w:rsid w:val="00C6211D"/>
    <w:rsid w:val="00C623C1"/>
    <w:rsid w:val="00C62465"/>
    <w:rsid w:val="00C62F12"/>
    <w:rsid w:val="00C639B5"/>
    <w:rsid w:val="00C63D96"/>
    <w:rsid w:val="00C6493B"/>
    <w:rsid w:val="00C64A52"/>
    <w:rsid w:val="00C65301"/>
    <w:rsid w:val="00C657E1"/>
    <w:rsid w:val="00C661A6"/>
    <w:rsid w:val="00C664C2"/>
    <w:rsid w:val="00C671B2"/>
    <w:rsid w:val="00C673D2"/>
    <w:rsid w:val="00C67C22"/>
    <w:rsid w:val="00C67D05"/>
    <w:rsid w:val="00C67D51"/>
    <w:rsid w:val="00C708AA"/>
    <w:rsid w:val="00C70D34"/>
    <w:rsid w:val="00C71036"/>
    <w:rsid w:val="00C71FCD"/>
    <w:rsid w:val="00C7210F"/>
    <w:rsid w:val="00C7240F"/>
    <w:rsid w:val="00C725B2"/>
    <w:rsid w:val="00C72EDC"/>
    <w:rsid w:val="00C732FF"/>
    <w:rsid w:val="00C73A2A"/>
    <w:rsid w:val="00C73AF7"/>
    <w:rsid w:val="00C744B6"/>
    <w:rsid w:val="00C76A71"/>
    <w:rsid w:val="00C77003"/>
    <w:rsid w:val="00C77AA2"/>
    <w:rsid w:val="00C8148A"/>
    <w:rsid w:val="00C816DC"/>
    <w:rsid w:val="00C81AB4"/>
    <w:rsid w:val="00C823E3"/>
    <w:rsid w:val="00C826E8"/>
    <w:rsid w:val="00C82845"/>
    <w:rsid w:val="00C840A0"/>
    <w:rsid w:val="00C8414E"/>
    <w:rsid w:val="00C841F8"/>
    <w:rsid w:val="00C8454D"/>
    <w:rsid w:val="00C859FC"/>
    <w:rsid w:val="00C865C5"/>
    <w:rsid w:val="00C8686C"/>
    <w:rsid w:val="00C86DFF"/>
    <w:rsid w:val="00C877B3"/>
    <w:rsid w:val="00C87BD4"/>
    <w:rsid w:val="00C87C9F"/>
    <w:rsid w:val="00C903F3"/>
    <w:rsid w:val="00C90844"/>
    <w:rsid w:val="00C9092C"/>
    <w:rsid w:val="00C90D17"/>
    <w:rsid w:val="00C91A3C"/>
    <w:rsid w:val="00C91DB2"/>
    <w:rsid w:val="00C92ADD"/>
    <w:rsid w:val="00C92BD4"/>
    <w:rsid w:val="00C92C5F"/>
    <w:rsid w:val="00C93C47"/>
    <w:rsid w:val="00C93DAA"/>
    <w:rsid w:val="00C942EA"/>
    <w:rsid w:val="00C94641"/>
    <w:rsid w:val="00C947ED"/>
    <w:rsid w:val="00C94D1A"/>
    <w:rsid w:val="00C94EB2"/>
    <w:rsid w:val="00C94FFE"/>
    <w:rsid w:val="00C9544D"/>
    <w:rsid w:val="00C957C6"/>
    <w:rsid w:val="00C95902"/>
    <w:rsid w:val="00C96674"/>
    <w:rsid w:val="00C96701"/>
    <w:rsid w:val="00C96C6A"/>
    <w:rsid w:val="00C96F63"/>
    <w:rsid w:val="00C9768F"/>
    <w:rsid w:val="00CA0B07"/>
    <w:rsid w:val="00CA0D67"/>
    <w:rsid w:val="00CA0F76"/>
    <w:rsid w:val="00CA1289"/>
    <w:rsid w:val="00CA186F"/>
    <w:rsid w:val="00CA1CD2"/>
    <w:rsid w:val="00CA1FF7"/>
    <w:rsid w:val="00CA32C9"/>
    <w:rsid w:val="00CA3C3A"/>
    <w:rsid w:val="00CA5E82"/>
    <w:rsid w:val="00CA60E0"/>
    <w:rsid w:val="00CA64BD"/>
    <w:rsid w:val="00CA65C1"/>
    <w:rsid w:val="00CA706C"/>
    <w:rsid w:val="00CA70AC"/>
    <w:rsid w:val="00CA71F1"/>
    <w:rsid w:val="00CA7444"/>
    <w:rsid w:val="00CA76A1"/>
    <w:rsid w:val="00CA787A"/>
    <w:rsid w:val="00CB0117"/>
    <w:rsid w:val="00CB07A0"/>
    <w:rsid w:val="00CB09AB"/>
    <w:rsid w:val="00CB0A9C"/>
    <w:rsid w:val="00CB0D91"/>
    <w:rsid w:val="00CB1522"/>
    <w:rsid w:val="00CB16C6"/>
    <w:rsid w:val="00CB1F2E"/>
    <w:rsid w:val="00CB26BB"/>
    <w:rsid w:val="00CB2EC0"/>
    <w:rsid w:val="00CB32DD"/>
    <w:rsid w:val="00CB3815"/>
    <w:rsid w:val="00CB396F"/>
    <w:rsid w:val="00CB3F91"/>
    <w:rsid w:val="00CB4458"/>
    <w:rsid w:val="00CB462A"/>
    <w:rsid w:val="00CB5346"/>
    <w:rsid w:val="00CB559D"/>
    <w:rsid w:val="00CB579E"/>
    <w:rsid w:val="00CB5F77"/>
    <w:rsid w:val="00CB647E"/>
    <w:rsid w:val="00CB6B99"/>
    <w:rsid w:val="00CB7779"/>
    <w:rsid w:val="00CB7EEE"/>
    <w:rsid w:val="00CC0769"/>
    <w:rsid w:val="00CC13EC"/>
    <w:rsid w:val="00CC17B1"/>
    <w:rsid w:val="00CC2500"/>
    <w:rsid w:val="00CC2F45"/>
    <w:rsid w:val="00CC3154"/>
    <w:rsid w:val="00CC3178"/>
    <w:rsid w:val="00CC319C"/>
    <w:rsid w:val="00CC31F9"/>
    <w:rsid w:val="00CC365D"/>
    <w:rsid w:val="00CC3B67"/>
    <w:rsid w:val="00CC3E73"/>
    <w:rsid w:val="00CC401F"/>
    <w:rsid w:val="00CC4428"/>
    <w:rsid w:val="00CC476E"/>
    <w:rsid w:val="00CC4BA0"/>
    <w:rsid w:val="00CC4D3A"/>
    <w:rsid w:val="00CC5006"/>
    <w:rsid w:val="00CC5061"/>
    <w:rsid w:val="00CC5F82"/>
    <w:rsid w:val="00CC5F92"/>
    <w:rsid w:val="00CC6139"/>
    <w:rsid w:val="00CC69D3"/>
    <w:rsid w:val="00CC6CDA"/>
    <w:rsid w:val="00CC6D75"/>
    <w:rsid w:val="00CC7125"/>
    <w:rsid w:val="00CC734D"/>
    <w:rsid w:val="00CC7BC1"/>
    <w:rsid w:val="00CC7BCD"/>
    <w:rsid w:val="00CD003D"/>
    <w:rsid w:val="00CD01E4"/>
    <w:rsid w:val="00CD06EE"/>
    <w:rsid w:val="00CD083E"/>
    <w:rsid w:val="00CD1205"/>
    <w:rsid w:val="00CD1693"/>
    <w:rsid w:val="00CD28AE"/>
    <w:rsid w:val="00CD2F8F"/>
    <w:rsid w:val="00CD3036"/>
    <w:rsid w:val="00CD3048"/>
    <w:rsid w:val="00CD3069"/>
    <w:rsid w:val="00CD368B"/>
    <w:rsid w:val="00CD43DD"/>
    <w:rsid w:val="00CD48FB"/>
    <w:rsid w:val="00CD49D9"/>
    <w:rsid w:val="00CD4AB4"/>
    <w:rsid w:val="00CD562D"/>
    <w:rsid w:val="00CD58A6"/>
    <w:rsid w:val="00CD6092"/>
    <w:rsid w:val="00CD627B"/>
    <w:rsid w:val="00CD6E21"/>
    <w:rsid w:val="00CD6EC3"/>
    <w:rsid w:val="00CE1419"/>
    <w:rsid w:val="00CE156A"/>
    <w:rsid w:val="00CE2015"/>
    <w:rsid w:val="00CE28F2"/>
    <w:rsid w:val="00CE2B24"/>
    <w:rsid w:val="00CE2F2C"/>
    <w:rsid w:val="00CE30DD"/>
    <w:rsid w:val="00CE37BC"/>
    <w:rsid w:val="00CE3ACD"/>
    <w:rsid w:val="00CE3BE4"/>
    <w:rsid w:val="00CE4B55"/>
    <w:rsid w:val="00CE4D2B"/>
    <w:rsid w:val="00CE5418"/>
    <w:rsid w:val="00CE5C55"/>
    <w:rsid w:val="00CE5EBB"/>
    <w:rsid w:val="00CE6138"/>
    <w:rsid w:val="00CE6EF0"/>
    <w:rsid w:val="00CE6FE0"/>
    <w:rsid w:val="00CE745B"/>
    <w:rsid w:val="00CF0255"/>
    <w:rsid w:val="00CF09C9"/>
    <w:rsid w:val="00CF0BF5"/>
    <w:rsid w:val="00CF12D1"/>
    <w:rsid w:val="00CF1491"/>
    <w:rsid w:val="00CF1509"/>
    <w:rsid w:val="00CF1FEA"/>
    <w:rsid w:val="00CF2977"/>
    <w:rsid w:val="00CF30D7"/>
    <w:rsid w:val="00CF3620"/>
    <w:rsid w:val="00CF413B"/>
    <w:rsid w:val="00CF484F"/>
    <w:rsid w:val="00CF4BC6"/>
    <w:rsid w:val="00CF4F55"/>
    <w:rsid w:val="00CF51B5"/>
    <w:rsid w:val="00CF5788"/>
    <w:rsid w:val="00CF6CE9"/>
    <w:rsid w:val="00CF6E93"/>
    <w:rsid w:val="00CF713B"/>
    <w:rsid w:val="00CF729D"/>
    <w:rsid w:val="00CF7599"/>
    <w:rsid w:val="00CF7C4A"/>
    <w:rsid w:val="00D00023"/>
    <w:rsid w:val="00D0013A"/>
    <w:rsid w:val="00D0102D"/>
    <w:rsid w:val="00D010E3"/>
    <w:rsid w:val="00D01383"/>
    <w:rsid w:val="00D0287C"/>
    <w:rsid w:val="00D031B2"/>
    <w:rsid w:val="00D041BD"/>
    <w:rsid w:val="00D04843"/>
    <w:rsid w:val="00D0495B"/>
    <w:rsid w:val="00D052BC"/>
    <w:rsid w:val="00D05395"/>
    <w:rsid w:val="00D056C3"/>
    <w:rsid w:val="00D060FB"/>
    <w:rsid w:val="00D0613A"/>
    <w:rsid w:val="00D07764"/>
    <w:rsid w:val="00D077A6"/>
    <w:rsid w:val="00D10461"/>
    <w:rsid w:val="00D10597"/>
    <w:rsid w:val="00D10904"/>
    <w:rsid w:val="00D10B8A"/>
    <w:rsid w:val="00D110D3"/>
    <w:rsid w:val="00D11607"/>
    <w:rsid w:val="00D11ADC"/>
    <w:rsid w:val="00D11EC1"/>
    <w:rsid w:val="00D1293C"/>
    <w:rsid w:val="00D13A00"/>
    <w:rsid w:val="00D13A41"/>
    <w:rsid w:val="00D14399"/>
    <w:rsid w:val="00D143DD"/>
    <w:rsid w:val="00D144F3"/>
    <w:rsid w:val="00D149D5"/>
    <w:rsid w:val="00D14B9A"/>
    <w:rsid w:val="00D1511E"/>
    <w:rsid w:val="00D1518A"/>
    <w:rsid w:val="00D15A00"/>
    <w:rsid w:val="00D16B5B"/>
    <w:rsid w:val="00D170B3"/>
    <w:rsid w:val="00D172BE"/>
    <w:rsid w:val="00D1750F"/>
    <w:rsid w:val="00D17A21"/>
    <w:rsid w:val="00D17ABB"/>
    <w:rsid w:val="00D17AF5"/>
    <w:rsid w:val="00D207D8"/>
    <w:rsid w:val="00D20806"/>
    <w:rsid w:val="00D20A8C"/>
    <w:rsid w:val="00D21B9F"/>
    <w:rsid w:val="00D21E60"/>
    <w:rsid w:val="00D22867"/>
    <w:rsid w:val="00D236A9"/>
    <w:rsid w:val="00D23A45"/>
    <w:rsid w:val="00D23CA8"/>
    <w:rsid w:val="00D23F9F"/>
    <w:rsid w:val="00D23FA3"/>
    <w:rsid w:val="00D24B03"/>
    <w:rsid w:val="00D250EC"/>
    <w:rsid w:val="00D255E8"/>
    <w:rsid w:val="00D2560D"/>
    <w:rsid w:val="00D259C0"/>
    <w:rsid w:val="00D261BB"/>
    <w:rsid w:val="00D2662D"/>
    <w:rsid w:val="00D26995"/>
    <w:rsid w:val="00D273A6"/>
    <w:rsid w:val="00D300EC"/>
    <w:rsid w:val="00D3017D"/>
    <w:rsid w:val="00D30B97"/>
    <w:rsid w:val="00D30BA8"/>
    <w:rsid w:val="00D31E63"/>
    <w:rsid w:val="00D320F7"/>
    <w:rsid w:val="00D3285C"/>
    <w:rsid w:val="00D32A89"/>
    <w:rsid w:val="00D32ECB"/>
    <w:rsid w:val="00D331C1"/>
    <w:rsid w:val="00D33270"/>
    <w:rsid w:val="00D33670"/>
    <w:rsid w:val="00D34659"/>
    <w:rsid w:val="00D3575D"/>
    <w:rsid w:val="00D3647A"/>
    <w:rsid w:val="00D3657C"/>
    <w:rsid w:val="00D36982"/>
    <w:rsid w:val="00D36F5F"/>
    <w:rsid w:val="00D37613"/>
    <w:rsid w:val="00D37C56"/>
    <w:rsid w:val="00D37F84"/>
    <w:rsid w:val="00D404D8"/>
    <w:rsid w:val="00D406AC"/>
    <w:rsid w:val="00D40E75"/>
    <w:rsid w:val="00D41721"/>
    <w:rsid w:val="00D41939"/>
    <w:rsid w:val="00D41D03"/>
    <w:rsid w:val="00D42548"/>
    <w:rsid w:val="00D42EEE"/>
    <w:rsid w:val="00D43373"/>
    <w:rsid w:val="00D43782"/>
    <w:rsid w:val="00D44725"/>
    <w:rsid w:val="00D44C7F"/>
    <w:rsid w:val="00D44D29"/>
    <w:rsid w:val="00D44DE0"/>
    <w:rsid w:val="00D45525"/>
    <w:rsid w:val="00D458E7"/>
    <w:rsid w:val="00D46475"/>
    <w:rsid w:val="00D466BE"/>
    <w:rsid w:val="00D46EED"/>
    <w:rsid w:val="00D47924"/>
    <w:rsid w:val="00D47BAF"/>
    <w:rsid w:val="00D500C8"/>
    <w:rsid w:val="00D502BB"/>
    <w:rsid w:val="00D50D74"/>
    <w:rsid w:val="00D513FB"/>
    <w:rsid w:val="00D523ED"/>
    <w:rsid w:val="00D527F4"/>
    <w:rsid w:val="00D52D19"/>
    <w:rsid w:val="00D52DE3"/>
    <w:rsid w:val="00D5321F"/>
    <w:rsid w:val="00D53D55"/>
    <w:rsid w:val="00D544C2"/>
    <w:rsid w:val="00D55250"/>
    <w:rsid w:val="00D55737"/>
    <w:rsid w:val="00D55A5C"/>
    <w:rsid w:val="00D55C83"/>
    <w:rsid w:val="00D55CD1"/>
    <w:rsid w:val="00D55DE9"/>
    <w:rsid w:val="00D5660C"/>
    <w:rsid w:val="00D56674"/>
    <w:rsid w:val="00D566BC"/>
    <w:rsid w:val="00D575D5"/>
    <w:rsid w:val="00D5773C"/>
    <w:rsid w:val="00D578C3"/>
    <w:rsid w:val="00D57BB7"/>
    <w:rsid w:val="00D6104A"/>
    <w:rsid w:val="00D61087"/>
    <w:rsid w:val="00D613AE"/>
    <w:rsid w:val="00D61AC0"/>
    <w:rsid w:val="00D61D6C"/>
    <w:rsid w:val="00D61ECB"/>
    <w:rsid w:val="00D61F92"/>
    <w:rsid w:val="00D620DF"/>
    <w:rsid w:val="00D63136"/>
    <w:rsid w:val="00D63273"/>
    <w:rsid w:val="00D639DF"/>
    <w:rsid w:val="00D63A0D"/>
    <w:rsid w:val="00D64BFA"/>
    <w:rsid w:val="00D64F0B"/>
    <w:rsid w:val="00D6518D"/>
    <w:rsid w:val="00D664BF"/>
    <w:rsid w:val="00D664F6"/>
    <w:rsid w:val="00D66659"/>
    <w:rsid w:val="00D66D05"/>
    <w:rsid w:val="00D66E41"/>
    <w:rsid w:val="00D66EB2"/>
    <w:rsid w:val="00D67611"/>
    <w:rsid w:val="00D67DAD"/>
    <w:rsid w:val="00D709CA"/>
    <w:rsid w:val="00D70F28"/>
    <w:rsid w:val="00D712FB"/>
    <w:rsid w:val="00D719FF"/>
    <w:rsid w:val="00D72275"/>
    <w:rsid w:val="00D72C74"/>
    <w:rsid w:val="00D72CEE"/>
    <w:rsid w:val="00D732C4"/>
    <w:rsid w:val="00D73F9F"/>
    <w:rsid w:val="00D742A9"/>
    <w:rsid w:val="00D74447"/>
    <w:rsid w:val="00D7461A"/>
    <w:rsid w:val="00D74D6E"/>
    <w:rsid w:val="00D74FB7"/>
    <w:rsid w:val="00D754C0"/>
    <w:rsid w:val="00D75674"/>
    <w:rsid w:val="00D76076"/>
    <w:rsid w:val="00D7629D"/>
    <w:rsid w:val="00D76687"/>
    <w:rsid w:val="00D76C9C"/>
    <w:rsid w:val="00D77461"/>
    <w:rsid w:val="00D77998"/>
    <w:rsid w:val="00D77B07"/>
    <w:rsid w:val="00D808E9"/>
    <w:rsid w:val="00D80E88"/>
    <w:rsid w:val="00D80FC5"/>
    <w:rsid w:val="00D81394"/>
    <w:rsid w:val="00D81625"/>
    <w:rsid w:val="00D82126"/>
    <w:rsid w:val="00D821D8"/>
    <w:rsid w:val="00D824EA"/>
    <w:rsid w:val="00D825F8"/>
    <w:rsid w:val="00D82772"/>
    <w:rsid w:val="00D82CE6"/>
    <w:rsid w:val="00D83594"/>
    <w:rsid w:val="00D836D2"/>
    <w:rsid w:val="00D83711"/>
    <w:rsid w:val="00D84568"/>
    <w:rsid w:val="00D8484D"/>
    <w:rsid w:val="00D8494A"/>
    <w:rsid w:val="00D84A22"/>
    <w:rsid w:val="00D84AD5"/>
    <w:rsid w:val="00D85185"/>
    <w:rsid w:val="00D8532A"/>
    <w:rsid w:val="00D85CCC"/>
    <w:rsid w:val="00D85E21"/>
    <w:rsid w:val="00D863A2"/>
    <w:rsid w:val="00D86569"/>
    <w:rsid w:val="00D86738"/>
    <w:rsid w:val="00D86748"/>
    <w:rsid w:val="00D86A1F"/>
    <w:rsid w:val="00D87346"/>
    <w:rsid w:val="00D874F3"/>
    <w:rsid w:val="00D878D7"/>
    <w:rsid w:val="00D87C1C"/>
    <w:rsid w:val="00D905F5"/>
    <w:rsid w:val="00D91F7D"/>
    <w:rsid w:val="00D91FCD"/>
    <w:rsid w:val="00D92282"/>
    <w:rsid w:val="00D922F0"/>
    <w:rsid w:val="00D924FE"/>
    <w:rsid w:val="00D93EEF"/>
    <w:rsid w:val="00D94310"/>
    <w:rsid w:val="00D9435D"/>
    <w:rsid w:val="00D9460F"/>
    <w:rsid w:val="00D94B0E"/>
    <w:rsid w:val="00D951CF"/>
    <w:rsid w:val="00D9578E"/>
    <w:rsid w:val="00D960FF"/>
    <w:rsid w:val="00D964A1"/>
    <w:rsid w:val="00D97555"/>
    <w:rsid w:val="00DA0015"/>
    <w:rsid w:val="00DA10F5"/>
    <w:rsid w:val="00DA1465"/>
    <w:rsid w:val="00DA1A7B"/>
    <w:rsid w:val="00DA2433"/>
    <w:rsid w:val="00DA2B1C"/>
    <w:rsid w:val="00DA3398"/>
    <w:rsid w:val="00DA3C30"/>
    <w:rsid w:val="00DA4346"/>
    <w:rsid w:val="00DA44BA"/>
    <w:rsid w:val="00DA4E21"/>
    <w:rsid w:val="00DA4E28"/>
    <w:rsid w:val="00DA5410"/>
    <w:rsid w:val="00DA5EB6"/>
    <w:rsid w:val="00DA6478"/>
    <w:rsid w:val="00DA6C3B"/>
    <w:rsid w:val="00DA75EB"/>
    <w:rsid w:val="00DA7BDD"/>
    <w:rsid w:val="00DA7C78"/>
    <w:rsid w:val="00DA7CEA"/>
    <w:rsid w:val="00DA7EA0"/>
    <w:rsid w:val="00DA7FF1"/>
    <w:rsid w:val="00DB0163"/>
    <w:rsid w:val="00DB054A"/>
    <w:rsid w:val="00DB0662"/>
    <w:rsid w:val="00DB0BC9"/>
    <w:rsid w:val="00DB0F30"/>
    <w:rsid w:val="00DB1240"/>
    <w:rsid w:val="00DB192C"/>
    <w:rsid w:val="00DB1B0E"/>
    <w:rsid w:val="00DB2092"/>
    <w:rsid w:val="00DB284D"/>
    <w:rsid w:val="00DB2B15"/>
    <w:rsid w:val="00DB2DA9"/>
    <w:rsid w:val="00DB2F20"/>
    <w:rsid w:val="00DB2F73"/>
    <w:rsid w:val="00DB3248"/>
    <w:rsid w:val="00DB3494"/>
    <w:rsid w:val="00DB3B55"/>
    <w:rsid w:val="00DB404E"/>
    <w:rsid w:val="00DB4174"/>
    <w:rsid w:val="00DB4E76"/>
    <w:rsid w:val="00DB5335"/>
    <w:rsid w:val="00DB5733"/>
    <w:rsid w:val="00DB65DA"/>
    <w:rsid w:val="00DB6D56"/>
    <w:rsid w:val="00DB7D12"/>
    <w:rsid w:val="00DC02BC"/>
    <w:rsid w:val="00DC0BF0"/>
    <w:rsid w:val="00DC0D7B"/>
    <w:rsid w:val="00DC1D0E"/>
    <w:rsid w:val="00DC28AE"/>
    <w:rsid w:val="00DC28F6"/>
    <w:rsid w:val="00DC3340"/>
    <w:rsid w:val="00DC38C0"/>
    <w:rsid w:val="00DC39C7"/>
    <w:rsid w:val="00DC4023"/>
    <w:rsid w:val="00DC43C9"/>
    <w:rsid w:val="00DC49C1"/>
    <w:rsid w:val="00DC63E0"/>
    <w:rsid w:val="00DC70A7"/>
    <w:rsid w:val="00DC71A4"/>
    <w:rsid w:val="00DC7B2D"/>
    <w:rsid w:val="00DC7BD5"/>
    <w:rsid w:val="00DC7C15"/>
    <w:rsid w:val="00DC7CA6"/>
    <w:rsid w:val="00DC7E3F"/>
    <w:rsid w:val="00DD054C"/>
    <w:rsid w:val="00DD058B"/>
    <w:rsid w:val="00DD11F5"/>
    <w:rsid w:val="00DD1842"/>
    <w:rsid w:val="00DD1B80"/>
    <w:rsid w:val="00DD1BF4"/>
    <w:rsid w:val="00DD2133"/>
    <w:rsid w:val="00DD25C5"/>
    <w:rsid w:val="00DD292D"/>
    <w:rsid w:val="00DD326A"/>
    <w:rsid w:val="00DD3464"/>
    <w:rsid w:val="00DD382D"/>
    <w:rsid w:val="00DD3A13"/>
    <w:rsid w:val="00DD3F62"/>
    <w:rsid w:val="00DD410F"/>
    <w:rsid w:val="00DD43E7"/>
    <w:rsid w:val="00DD4919"/>
    <w:rsid w:val="00DD5292"/>
    <w:rsid w:val="00DD5878"/>
    <w:rsid w:val="00DD587A"/>
    <w:rsid w:val="00DD5C6E"/>
    <w:rsid w:val="00DD6064"/>
    <w:rsid w:val="00DD6072"/>
    <w:rsid w:val="00DD6500"/>
    <w:rsid w:val="00DD74D0"/>
    <w:rsid w:val="00DE02B4"/>
    <w:rsid w:val="00DE0373"/>
    <w:rsid w:val="00DE05A7"/>
    <w:rsid w:val="00DE062E"/>
    <w:rsid w:val="00DE0C7E"/>
    <w:rsid w:val="00DE0E80"/>
    <w:rsid w:val="00DE115E"/>
    <w:rsid w:val="00DE1CE5"/>
    <w:rsid w:val="00DE3A8B"/>
    <w:rsid w:val="00DE4772"/>
    <w:rsid w:val="00DE4A4C"/>
    <w:rsid w:val="00DE4EE8"/>
    <w:rsid w:val="00DE512F"/>
    <w:rsid w:val="00DE5452"/>
    <w:rsid w:val="00DE5551"/>
    <w:rsid w:val="00DE574C"/>
    <w:rsid w:val="00DE5EA1"/>
    <w:rsid w:val="00DE72CB"/>
    <w:rsid w:val="00DE76E7"/>
    <w:rsid w:val="00DF0494"/>
    <w:rsid w:val="00DF05BF"/>
    <w:rsid w:val="00DF07A7"/>
    <w:rsid w:val="00DF07EE"/>
    <w:rsid w:val="00DF101C"/>
    <w:rsid w:val="00DF10E6"/>
    <w:rsid w:val="00DF1167"/>
    <w:rsid w:val="00DF225E"/>
    <w:rsid w:val="00DF22B4"/>
    <w:rsid w:val="00DF24F3"/>
    <w:rsid w:val="00DF25C0"/>
    <w:rsid w:val="00DF2761"/>
    <w:rsid w:val="00DF2A0E"/>
    <w:rsid w:val="00DF2A3E"/>
    <w:rsid w:val="00DF2AC5"/>
    <w:rsid w:val="00DF36AA"/>
    <w:rsid w:val="00DF3F21"/>
    <w:rsid w:val="00DF4447"/>
    <w:rsid w:val="00DF47F6"/>
    <w:rsid w:val="00DF489C"/>
    <w:rsid w:val="00DF4C7A"/>
    <w:rsid w:val="00DF4E7C"/>
    <w:rsid w:val="00DF51A0"/>
    <w:rsid w:val="00DF5216"/>
    <w:rsid w:val="00DF5406"/>
    <w:rsid w:val="00DF545C"/>
    <w:rsid w:val="00DF61DA"/>
    <w:rsid w:val="00DF621C"/>
    <w:rsid w:val="00DF68CE"/>
    <w:rsid w:val="00DF7321"/>
    <w:rsid w:val="00DF7527"/>
    <w:rsid w:val="00DF7690"/>
    <w:rsid w:val="00DF77C0"/>
    <w:rsid w:val="00DF78E0"/>
    <w:rsid w:val="00E002A7"/>
    <w:rsid w:val="00E00822"/>
    <w:rsid w:val="00E00A68"/>
    <w:rsid w:val="00E01193"/>
    <w:rsid w:val="00E012B0"/>
    <w:rsid w:val="00E01E0E"/>
    <w:rsid w:val="00E02CA9"/>
    <w:rsid w:val="00E0376E"/>
    <w:rsid w:val="00E03C10"/>
    <w:rsid w:val="00E042C4"/>
    <w:rsid w:val="00E047F5"/>
    <w:rsid w:val="00E048A9"/>
    <w:rsid w:val="00E04E1C"/>
    <w:rsid w:val="00E056F9"/>
    <w:rsid w:val="00E0589D"/>
    <w:rsid w:val="00E05DBF"/>
    <w:rsid w:val="00E0629F"/>
    <w:rsid w:val="00E067E8"/>
    <w:rsid w:val="00E06F10"/>
    <w:rsid w:val="00E06F6F"/>
    <w:rsid w:val="00E07172"/>
    <w:rsid w:val="00E07323"/>
    <w:rsid w:val="00E07C2E"/>
    <w:rsid w:val="00E101F2"/>
    <w:rsid w:val="00E10F6B"/>
    <w:rsid w:val="00E10FA9"/>
    <w:rsid w:val="00E112D5"/>
    <w:rsid w:val="00E1183B"/>
    <w:rsid w:val="00E11FC6"/>
    <w:rsid w:val="00E12920"/>
    <w:rsid w:val="00E1304D"/>
    <w:rsid w:val="00E136F1"/>
    <w:rsid w:val="00E140E5"/>
    <w:rsid w:val="00E1440C"/>
    <w:rsid w:val="00E14716"/>
    <w:rsid w:val="00E14871"/>
    <w:rsid w:val="00E149B2"/>
    <w:rsid w:val="00E14F63"/>
    <w:rsid w:val="00E15A0E"/>
    <w:rsid w:val="00E16049"/>
    <w:rsid w:val="00E165B7"/>
    <w:rsid w:val="00E16B6A"/>
    <w:rsid w:val="00E16D0D"/>
    <w:rsid w:val="00E1708F"/>
    <w:rsid w:val="00E17399"/>
    <w:rsid w:val="00E1776A"/>
    <w:rsid w:val="00E177D1"/>
    <w:rsid w:val="00E17888"/>
    <w:rsid w:val="00E20934"/>
    <w:rsid w:val="00E20D24"/>
    <w:rsid w:val="00E20E68"/>
    <w:rsid w:val="00E20ECB"/>
    <w:rsid w:val="00E20ED3"/>
    <w:rsid w:val="00E20F93"/>
    <w:rsid w:val="00E21010"/>
    <w:rsid w:val="00E21855"/>
    <w:rsid w:val="00E21856"/>
    <w:rsid w:val="00E21A3F"/>
    <w:rsid w:val="00E22182"/>
    <w:rsid w:val="00E22350"/>
    <w:rsid w:val="00E2266B"/>
    <w:rsid w:val="00E226B4"/>
    <w:rsid w:val="00E22CCC"/>
    <w:rsid w:val="00E22EA8"/>
    <w:rsid w:val="00E2346C"/>
    <w:rsid w:val="00E2429E"/>
    <w:rsid w:val="00E2432C"/>
    <w:rsid w:val="00E24837"/>
    <w:rsid w:val="00E24BE5"/>
    <w:rsid w:val="00E24DB7"/>
    <w:rsid w:val="00E24E66"/>
    <w:rsid w:val="00E24F2F"/>
    <w:rsid w:val="00E25AE1"/>
    <w:rsid w:val="00E26B54"/>
    <w:rsid w:val="00E26FAB"/>
    <w:rsid w:val="00E27621"/>
    <w:rsid w:val="00E276F6"/>
    <w:rsid w:val="00E27766"/>
    <w:rsid w:val="00E2799A"/>
    <w:rsid w:val="00E31319"/>
    <w:rsid w:val="00E315F6"/>
    <w:rsid w:val="00E31C1E"/>
    <w:rsid w:val="00E31DFD"/>
    <w:rsid w:val="00E332B4"/>
    <w:rsid w:val="00E33640"/>
    <w:rsid w:val="00E33A27"/>
    <w:rsid w:val="00E33DB3"/>
    <w:rsid w:val="00E33FFA"/>
    <w:rsid w:val="00E342AA"/>
    <w:rsid w:val="00E34786"/>
    <w:rsid w:val="00E34804"/>
    <w:rsid w:val="00E34865"/>
    <w:rsid w:val="00E349CD"/>
    <w:rsid w:val="00E34A88"/>
    <w:rsid w:val="00E3521D"/>
    <w:rsid w:val="00E352F7"/>
    <w:rsid w:val="00E353BB"/>
    <w:rsid w:val="00E35A75"/>
    <w:rsid w:val="00E35C0E"/>
    <w:rsid w:val="00E3666E"/>
    <w:rsid w:val="00E367D6"/>
    <w:rsid w:val="00E3687C"/>
    <w:rsid w:val="00E36DE8"/>
    <w:rsid w:val="00E36E52"/>
    <w:rsid w:val="00E370C8"/>
    <w:rsid w:val="00E37DF8"/>
    <w:rsid w:val="00E37FD1"/>
    <w:rsid w:val="00E40552"/>
    <w:rsid w:val="00E4080D"/>
    <w:rsid w:val="00E4323D"/>
    <w:rsid w:val="00E4384E"/>
    <w:rsid w:val="00E438D6"/>
    <w:rsid w:val="00E43C35"/>
    <w:rsid w:val="00E44031"/>
    <w:rsid w:val="00E443FC"/>
    <w:rsid w:val="00E44449"/>
    <w:rsid w:val="00E4514F"/>
    <w:rsid w:val="00E45341"/>
    <w:rsid w:val="00E45673"/>
    <w:rsid w:val="00E459E3"/>
    <w:rsid w:val="00E45B18"/>
    <w:rsid w:val="00E45D0A"/>
    <w:rsid w:val="00E4658A"/>
    <w:rsid w:val="00E469D0"/>
    <w:rsid w:val="00E46A43"/>
    <w:rsid w:val="00E46A47"/>
    <w:rsid w:val="00E4727A"/>
    <w:rsid w:val="00E472ED"/>
    <w:rsid w:val="00E4736E"/>
    <w:rsid w:val="00E4780C"/>
    <w:rsid w:val="00E50022"/>
    <w:rsid w:val="00E500F5"/>
    <w:rsid w:val="00E50BCC"/>
    <w:rsid w:val="00E51058"/>
    <w:rsid w:val="00E51316"/>
    <w:rsid w:val="00E514B7"/>
    <w:rsid w:val="00E52141"/>
    <w:rsid w:val="00E52CE4"/>
    <w:rsid w:val="00E53B10"/>
    <w:rsid w:val="00E53CC1"/>
    <w:rsid w:val="00E53F99"/>
    <w:rsid w:val="00E55763"/>
    <w:rsid w:val="00E55876"/>
    <w:rsid w:val="00E558D6"/>
    <w:rsid w:val="00E55C05"/>
    <w:rsid w:val="00E55E29"/>
    <w:rsid w:val="00E56192"/>
    <w:rsid w:val="00E5669F"/>
    <w:rsid w:val="00E56BDD"/>
    <w:rsid w:val="00E56BE9"/>
    <w:rsid w:val="00E57237"/>
    <w:rsid w:val="00E57388"/>
    <w:rsid w:val="00E576E8"/>
    <w:rsid w:val="00E578F7"/>
    <w:rsid w:val="00E6033F"/>
    <w:rsid w:val="00E60F39"/>
    <w:rsid w:val="00E61939"/>
    <w:rsid w:val="00E62180"/>
    <w:rsid w:val="00E62337"/>
    <w:rsid w:val="00E62B27"/>
    <w:rsid w:val="00E63312"/>
    <w:rsid w:val="00E63822"/>
    <w:rsid w:val="00E63EC3"/>
    <w:rsid w:val="00E63F03"/>
    <w:rsid w:val="00E642AA"/>
    <w:rsid w:val="00E647E0"/>
    <w:rsid w:val="00E64A89"/>
    <w:rsid w:val="00E64F2C"/>
    <w:rsid w:val="00E6554D"/>
    <w:rsid w:val="00E655CD"/>
    <w:rsid w:val="00E65BCD"/>
    <w:rsid w:val="00E65F5A"/>
    <w:rsid w:val="00E66B45"/>
    <w:rsid w:val="00E677AA"/>
    <w:rsid w:val="00E705EF"/>
    <w:rsid w:val="00E70B3A"/>
    <w:rsid w:val="00E70B6F"/>
    <w:rsid w:val="00E70EA8"/>
    <w:rsid w:val="00E71014"/>
    <w:rsid w:val="00E7128C"/>
    <w:rsid w:val="00E715A6"/>
    <w:rsid w:val="00E7173E"/>
    <w:rsid w:val="00E71924"/>
    <w:rsid w:val="00E71F02"/>
    <w:rsid w:val="00E72028"/>
    <w:rsid w:val="00E72A9F"/>
    <w:rsid w:val="00E72FFA"/>
    <w:rsid w:val="00E73523"/>
    <w:rsid w:val="00E73664"/>
    <w:rsid w:val="00E7479E"/>
    <w:rsid w:val="00E752ED"/>
    <w:rsid w:val="00E75422"/>
    <w:rsid w:val="00E76268"/>
    <w:rsid w:val="00E76C3D"/>
    <w:rsid w:val="00E77B1E"/>
    <w:rsid w:val="00E80307"/>
    <w:rsid w:val="00E8077A"/>
    <w:rsid w:val="00E81138"/>
    <w:rsid w:val="00E81BF5"/>
    <w:rsid w:val="00E82A8C"/>
    <w:rsid w:val="00E8458D"/>
    <w:rsid w:val="00E847FC"/>
    <w:rsid w:val="00E84804"/>
    <w:rsid w:val="00E84FFA"/>
    <w:rsid w:val="00E85819"/>
    <w:rsid w:val="00E85AD9"/>
    <w:rsid w:val="00E860BD"/>
    <w:rsid w:val="00E86C60"/>
    <w:rsid w:val="00E8766E"/>
    <w:rsid w:val="00E87A90"/>
    <w:rsid w:val="00E90CCE"/>
    <w:rsid w:val="00E91591"/>
    <w:rsid w:val="00E917BE"/>
    <w:rsid w:val="00E91CD9"/>
    <w:rsid w:val="00E9214A"/>
    <w:rsid w:val="00E9304B"/>
    <w:rsid w:val="00E9369A"/>
    <w:rsid w:val="00E93B17"/>
    <w:rsid w:val="00E947CC"/>
    <w:rsid w:val="00E95881"/>
    <w:rsid w:val="00E95C4C"/>
    <w:rsid w:val="00E95CC6"/>
    <w:rsid w:val="00E96712"/>
    <w:rsid w:val="00E96854"/>
    <w:rsid w:val="00E96C44"/>
    <w:rsid w:val="00E96DD3"/>
    <w:rsid w:val="00E96DFB"/>
    <w:rsid w:val="00E9733D"/>
    <w:rsid w:val="00EA0477"/>
    <w:rsid w:val="00EA06D6"/>
    <w:rsid w:val="00EA0C37"/>
    <w:rsid w:val="00EA12B3"/>
    <w:rsid w:val="00EA1CF9"/>
    <w:rsid w:val="00EA27D2"/>
    <w:rsid w:val="00EA2DEB"/>
    <w:rsid w:val="00EA3266"/>
    <w:rsid w:val="00EA3584"/>
    <w:rsid w:val="00EA37D8"/>
    <w:rsid w:val="00EA388D"/>
    <w:rsid w:val="00EA44BF"/>
    <w:rsid w:val="00EA4765"/>
    <w:rsid w:val="00EA47C2"/>
    <w:rsid w:val="00EA4B4F"/>
    <w:rsid w:val="00EA4C85"/>
    <w:rsid w:val="00EA5BB1"/>
    <w:rsid w:val="00EA64FE"/>
    <w:rsid w:val="00EA6799"/>
    <w:rsid w:val="00EA6825"/>
    <w:rsid w:val="00EA684E"/>
    <w:rsid w:val="00EA6B1D"/>
    <w:rsid w:val="00EA6B76"/>
    <w:rsid w:val="00EA7179"/>
    <w:rsid w:val="00EB050C"/>
    <w:rsid w:val="00EB0739"/>
    <w:rsid w:val="00EB0B2B"/>
    <w:rsid w:val="00EB12EB"/>
    <w:rsid w:val="00EB1460"/>
    <w:rsid w:val="00EB15C4"/>
    <w:rsid w:val="00EB2877"/>
    <w:rsid w:val="00EB2B5C"/>
    <w:rsid w:val="00EB2F12"/>
    <w:rsid w:val="00EB3B89"/>
    <w:rsid w:val="00EB446B"/>
    <w:rsid w:val="00EB45AA"/>
    <w:rsid w:val="00EB51C4"/>
    <w:rsid w:val="00EB5C52"/>
    <w:rsid w:val="00EB639D"/>
    <w:rsid w:val="00EB68FA"/>
    <w:rsid w:val="00EB6EB0"/>
    <w:rsid w:val="00EC0952"/>
    <w:rsid w:val="00EC0D0A"/>
    <w:rsid w:val="00EC0EBB"/>
    <w:rsid w:val="00EC1CFF"/>
    <w:rsid w:val="00EC2174"/>
    <w:rsid w:val="00EC28E4"/>
    <w:rsid w:val="00EC2C68"/>
    <w:rsid w:val="00EC2C7B"/>
    <w:rsid w:val="00EC3495"/>
    <w:rsid w:val="00EC4872"/>
    <w:rsid w:val="00EC5098"/>
    <w:rsid w:val="00EC62D8"/>
    <w:rsid w:val="00EC6801"/>
    <w:rsid w:val="00EC6A29"/>
    <w:rsid w:val="00EC6BC1"/>
    <w:rsid w:val="00EC6E5D"/>
    <w:rsid w:val="00EC70BC"/>
    <w:rsid w:val="00EC73B3"/>
    <w:rsid w:val="00EC7B00"/>
    <w:rsid w:val="00EC7D1C"/>
    <w:rsid w:val="00ED0D44"/>
    <w:rsid w:val="00ED0DF0"/>
    <w:rsid w:val="00ED0F90"/>
    <w:rsid w:val="00ED1069"/>
    <w:rsid w:val="00ED201D"/>
    <w:rsid w:val="00ED232F"/>
    <w:rsid w:val="00ED33D5"/>
    <w:rsid w:val="00ED4005"/>
    <w:rsid w:val="00ED40EE"/>
    <w:rsid w:val="00ED4222"/>
    <w:rsid w:val="00ED42F3"/>
    <w:rsid w:val="00ED4758"/>
    <w:rsid w:val="00ED53DA"/>
    <w:rsid w:val="00ED5514"/>
    <w:rsid w:val="00ED567B"/>
    <w:rsid w:val="00ED59CC"/>
    <w:rsid w:val="00ED6621"/>
    <w:rsid w:val="00ED716C"/>
    <w:rsid w:val="00ED7264"/>
    <w:rsid w:val="00ED7340"/>
    <w:rsid w:val="00ED7992"/>
    <w:rsid w:val="00EE02EF"/>
    <w:rsid w:val="00EE0CCE"/>
    <w:rsid w:val="00EE0E7C"/>
    <w:rsid w:val="00EE0FC4"/>
    <w:rsid w:val="00EE1077"/>
    <w:rsid w:val="00EE1184"/>
    <w:rsid w:val="00EE2563"/>
    <w:rsid w:val="00EE2B3C"/>
    <w:rsid w:val="00EE2F6C"/>
    <w:rsid w:val="00EE32C0"/>
    <w:rsid w:val="00EE3344"/>
    <w:rsid w:val="00EE3561"/>
    <w:rsid w:val="00EE369A"/>
    <w:rsid w:val="00EE3BA1"/>
    <w:rsid w:val="00EE3E0C"/>
    <w:rsid w:val="00EE411E"/>
    <w:rsid w:val="00EE4252"/>
    <w:rsid w:val="00EE4E6F"/>
    <w:rsid w:val="00EE52B2"/>
    <w:rsid w:val="00EE582F"/>
    <w:rsid w:val="00EE5E69"/>
    <w:rsid w:val="00EE60E7"/>
    <w:rsid w:val="00EE62E8"/>
    <w:rsid w:val="00EE6671"/>
    <w:rsid w:val="00EE762C"/>
    <w:rsid w:val="00EF028D"/>
    <w:rsid w:val="00EF03A5"/>
    <w:rsid w:val="00EF0D3D"/>
    <w:rsid w:val="00EF1145"/>
    <w:rsid w:val="00EF1691"/>
    <w:rsid w:val="00EF232F"/>
    <w:rsid w:val="00EF247B"/>
    <w:rsid w:val="00EF279B"/>
    <w:rsid w:val="00EF2A02"/>
    <w:rsid w:val="00EF2AA1"/>
    <w:rsid w:val="00EF2D43"/>
    <w:rsid w:val="00EF3034"/>
    <w:rsid w:val="00EF3178"/>
    <w:rsid w:val="00EF417F"/>
    <w:rsid w:val="00EF4A9D"/>
    <w:rsid w:val="00EF50AD"/>
    <w:rsid w:val="00EF5D56"/>
    <w:rsid w:val="00EF6251"/>
    <w:rsid w:val="00EF6500"/>
    <w:rsid w:val="00EF7211"/>
    <w:rsid w:val="00EF776F"/>
    <w:rsid w:val="00EF77E3"/>
    <w:rsid w:val="00EF78AA"/>
    <w:rsid w:val="00EF7D26"/>
    <w:rsid w:val="00EF7D7B"/>
    <w:rsid w:val="00EF7F6C"/>
    <w:rsid w:val="00F00CA0"/>
    <w:rsid w:val="00F01556"/>
    <w:rsid w:val="00F01852"/>
    <w:rsid w:val="00F01C4F"/>
    <w:rsid w:val="00F01E98"/>
    <w:rsid w:val="00F02447"/>
    <w:rsid w:val="00F0245E"/>
    <w:rsid w:val="00F02914"/>
    <w:rsid w:val="00F02DBD"/>
    <w:rsid w:val="00F0383B"/>
    <w:rsid w:val="00F03DA5"/>
    <w:rsid w:val="00F047B6"/>
    <w:rsid w:val="00F048BF"/>
    <w:rsid w:val="00F04D2F"/>
    <w:rsid w:val="00F05142"/>
    <w:rsid w:val="00F05162"/>
    <w:rsid w:val="00F058B5"/>
    <w:rsid w:val="00F05A40"/>
    <w:rsid w:val="00F0604D"/>
    <w:rsid w:val="00F068DC"/>
    <w:rsid w:val="00F06993"/>
    <w:rsid w:val="00F06C1B"/>
    <w:rsid w:val="00F0739F"/>
    <w:rsid w:val="00F07492"/>
    <w:rsid w:val="00F075B1"/>
    <w:rsid w:val="00F078D3"/>
    <w:rsid w:val="00F07A14"/>
    <w:rsid w:val="00F100CE"/>
    <w:rsid w:val="00F10429"/>
    <w:rsid w:val="00F104B6"/>
    <w:rsid w:val="00F10B69"/>
    <w:rsid w:val="00F10CC3"/>
    <w:rsid w:val="00F11307"/>
    <w:rsid w:val="00F12034"/>
    <w:rsid w:val="00F130E4"/>
    <w:rsid w:val="00F13984"/>
    <w:rsid w:val="00F14636"/>
    <w:rsid w:val="00F1468F"/>
    <w:rsid w:val="00F1487B"/>
    <w:rsid w:val="00F149F0"/>
    <w:rsid w:val="00F14D75"/>
    <w:rsid w:val="00F15068"/>
    <w:rsid w:val="00F15AA1"/>
    <w:rsid w:val="00F15D01"/>
    <w:rsid w:val="00F17E10"/>
    <w:rsid w:val="00F17F85"/>
    <w:rsid w:val="00F201EE"/>
    <w:rsid w:val="00F20843"/>
    <w:rsid w:val="00F20BA3"/>
    <w:rsid w:val="00F20F12"/>
    <w:rsid w:val="00F2231C"/>
    <w:rsid w:val="00F2336C"/>
    <w:rsid w:val="00F23720"/>
    <w:rsid w:val="00F23A3D"/>
    <w:rsid w:val="00F23D11"/>
    <w:rsid w:val="00F23E6F"/>
    <w:rsid w:val="00F24E8E"/>
    <w:rsid w:val="00F24FC6"/>
    <w:rsid w:val="00F25960"/>
    <w:rsid w:val="00F26AE1"/>
    <w:rsid w:val="00F26CC0"/>
    <w:rsid w:val="00F2751F"/>
    <w:rsid w:val="00F275A4"/>
    <w:rsid w:val="00F279E9"/>
    <w:rsid w:val="00F302E2"/>
    <w:rsid w:val="00F307BE"/>
    <w:rsid w:val="00F308B1"/>
    <w:rsid w:val="00F30E11"/>
    <w:rsid w:val="00F3119E"/>
    <w:rsid w:val="00F31577"/>
    <w:rsid w:val="00F316BE"/>
    <w:rsid w:val="00F31D5E"/>
    <w:rsid w:val="00F3217B"/>
    <w:rsid w:val="00F323BD"/>
    <w:rsid w:val="00F3265F"/>
    <w:rsid w:val="00F32D33"/>
    <w:rsid w:val="00F32EF4"/>
    <w:rsid w:val="00F33560"/>
    <w:rsid w:val="00F3393A"/>
    <w:rsid w:val="00F34C13"/>
    <w:rsid w:val="00F34D71"/>
    <w:rsid w:val="00F34DD3"/>
    <w:rsid w:val="00F34E24"/>
    <w:rsid w:val="00F363FD"/>
    <w:rsid w:val="00F36729"/>
    <w:rsid w:val="00F369AA"/>
    <w:rsid w:val="00F36DF2"/>
    <w:rsid w:val="00F376E8"/>
    <w:rsid w:val="00F37DA9"/>
    <w:rsid w:val="00F4108E"/>
    <w:rsid w:val="00F41E72"/>
    <w:rsid w:val="00F4225E"/>
    <w:rsid w:val="00F42F23"/>
    <w:rsid w:val="00F43BAE"/>
    <w:rsid w:val="00F44675"/>
    <w:rsid w:val="00F449D2"/>
    <w:rsid w:val="00F44B0C"/>
    <w:rsid w:val="00F4523A"/>
    <w:rsid w:val="00F4577F"/>
    <w:rsid w:val="00F45D1D"/>
    <w:rsid w:val="00F467FB"/>
    <w:rsid w:val="00F46A32"/>
    <w:rsid w:val="00F475BE"/>
    <w:rsid w:val="00F47988"/>
    <w:rsid w:val="00F47CBE"/>
    <w:rsid w:val="00F47DC0"/>
    <w:rsid w:val="00F50B67"/>
    <w:rsid w:val="00F51370"/>
    <w:rsid w:val="00F539DE"/>
    <w:rsid w:val="00F53C4A"/>
    <w:rsid w:val="00F544E9"/>
    <w:rsid w:val="00F5457B"/>
    <w:rsid w:val="00F54896"/>
    <w:rsid w:val="00F54942"/>
    <w:rsid w:val="00F55251"/>
    <w:rsid w:val="00F56200"/>
    <w:rsid w:val="00F56B2D"/>
    <w:rsid w:val="00F56F61"/>
    <w:rsid w:val="00F57059"/>
    <w:rsid w:val="00F606DB"/>
    <w:rsid w:val="00F609C2"/>
    <w:rsid w:val="00F609C5"/>
    <w:rsid w:val="00F60C2B"/>
    <w:rsid w:val="00F61069"/>
    <w:rsid w:val="00F61185"/>
    <w:rsid w:val="00F6140C"/>
    <w:rsid w:val="00F6244C"/>
    <w:rsid w:val="00F62604"/>
    <w:rsid w:val="00F62A71"/>
    <w:rsid w:val="00F62D16"/>
    <w:rsid w:val="00F63CFF"/>
    <w:rsid w:val="00F63F59"/>
    <w:rsid w:val="00F64342"/>
    <w:rsid w:val="00F65524"/>
    <w:rsid w:val="00F66CF8"/>
    <w:rsid w:val="00F66D16"/>
    <w:rsid w:val="00F66FC3"/>
    <w:rsid w:val="00F6703E"/>
    <w:rsid w:val="00F671C6"/>
    <w:rsid w:val="00F674D4"/>
    <w:rsid w:val="00F678B5"/>
    <w:rsid w:val="00F67B06"/>
    <w:rsid w:val="00F67E1D"/>
    <w:rsid w:val="00F70082"/>
    <w:rsid w:val="00F7015E"/>
    <w:rsid w:val="00F701F2"/>
    <w:rsid w:val="00F7078F"/>
    <w:rsid w:val="00F7109B"/>
    <w:rsid w:val="00F7171A"/>
    <w:rsid w:val="00F71CE2"/>
    <w:rsid w:val="00F71E02"/>
    <w:rsid w:val="00F7282E"/>
    <w:rsid w:val="00F72BA0"/>
    <w:rsid w:val="00F73570"/>
    <w:rsid w:val="00F737BF"/>
    <w:rsid w:val="00F73C4F"/>
    <w:rsid w:val="00F74573"/>
    <w:rsid w:val="00F749C3"/>
    <w:rsid w:val="00F7554D"/>
    <w:rsid w:val="00F7576D"/>
    <w:rsid w:val="00F75882"/>
    <w:rsid w:val="00F75DAF"/>
    <w:rsid w:val="00F7612D"/>
    <w:rsid w:val="00F764BB"/>
    <w:rsid w:val="00F76E3C"/>
    <w:rsid w:val="00F779CE"/>
    <w:rsid w:val="00F77B13"/>
    <w:rsid w:val="00F77CA3"/>
    <w:rsid w:val="00F800DD"/>
    <w:rsid w:val="00F80137"/>
    <w:rsid w:val="00F80175"/>
    <w:rsid w:val="00F8038A"/>
    <w:rsid w:val="00F80ADA"/>
    <w:rsid w:val="00F80F1B"/>
    <w:rsid w:val="00F81633"/>
    <w:rsid w:val="00F8228B"/>
    <w:rsid w:val="00F82F6A"/>
    <w:rsid w:val="00F837EF"/>
    <w:rsid w:val="00F839F0"/>
    <w:rsid w:val="00F84AC0"/>
    <w:rsid w:val="00F8524C"/>
    <w:rsid w:val="00F85664"/>
    <w:rsid w:val="00F86104"/>
    <w:rsid w:val="00F86DC6"/>
    <w:rsid w:val="00F8709A"/>
    <w:rsid w:val="00F87C1D"/>
    <w:rsid w:val="00F90B90"/>
    <w:rsid w:val="00F9230E"/>
    <w:rsid w:val="00F9232C"/>
    <w:rsid w:val="00F93046"/>
    <w:rsid w:val="00F93257"/>
    <w:rsid w:val="00F93F57"/>
    <w:rsid w:val="00F943BD"/>
    <w:rsid w:val="00F94542"/>
    <w:rsid w:val="00F94EE8"/>
    <w:rsid w:val="00F94F32"/>
    <w:rsid w:val="00F95DDF"/>
    <w:rsid w:val="00F963FE"/>
    <w:rsid w:val="00F96E1A"/>
    <w:rsid w:val="00F96F5E"/>
    <w:rsid w:val="00F96FE4"/>
    <w:rsid w:val="00F97221"/>
    <w:rsid w:val="00F97422"/>
    <w:rsid w:val="00F97E4A"/>
    <w:rsid w:val="00FA0888"/>
    <w:rsid w:val="00FA095F"/>
    <w:rsid w:val="00FA09E0"/>
    <w:rsid w:val="00FA0AC8"/>
    <w:rsid w:val="00FA0FF2"/>
    <w:rsid w:val="00FA12B0"/>
    <w:rsid w:val="00FA189F"/>
    <w:rsid w:val="00FA1A5E"/>
    <w:rsid w:val="00FA2506"/>
    <w:rsid w:val="00FA2A7D"/>
    <w:rsid w:val="00FA2EFB"/>
    <w:rsid w:val="00FA31DF"/>
    <w:rsid w:val="00FA33DC"/>
    <w:rsid w:val="00FA37F6"/>
    <w:rsid w:val="00FA3C17"/>
    <w:rsid w:val="00FA3D29"/>
    <w:rsid w:val="00FA3FA4"/>
    <w:rsid w:val="00FA4A39"/>
    <w:rsid w:val="00FA5185"/>
    <w:rsid w:val="00FA5836"/>
    <w:rsid w:val="00FA5D09"/>
    <w:rsid w:val="00FA5D3E"/>
    <w:rsid w:val="00FA6B3F"/>
    <w:rsid w:val="00FA6DF5"/>
    <w:rsid w:val="00FA7A90"/>
    <w:rsid w:val="00FA7BAE"/>
    <w:rsid w:val="00FA7C4E"/>
    <w:rsid w:val="00FB0104"/>
    <w:rsid w:val="00FB0603"/>
    <w:rsid w:val="00FB0BA9"/>
    <w:rsid w:val="00FB17CC"/>
    <w:rsid w:val="00FB1F54"/>
    <w:rsid w:val="00FB22CA"/>
    <w:rsid w:val="00FB250B"/>
    <w:rsid w:val="00FB25EC"/>
    <w:rsid w:val="00FB2F85"/>
    <w:rsid w:val="00FB3B24"/>
    <w:rsid w:val="00FB3C8B"/>
    <w:rsid w:val="00FB4196"/>
    <w:rsid w:val="00FB45DD"/>
    <w:rsid w:val="00FB4FB3"/>
    <w:rsid w:val="00FB5501"/>
    <w:rsid w:val="00FB5652"/>
    <w:rsid w:val="00FB5708"/>
    <w:rsid w:val="00FB611D"/>
    <w:rsid w:val="00FB645A"/>
    <w:rsid w:val="00FB6894"/>
    <w:rsid w:val="00FB69A8"/>
    <w:rsid w:val="00FB6CE9"/>
    <w:rsid w:val="00FB6D08"/>
    <w:rsid w:val="00FB6F55"/>
    <w:rsid w:val="00FB78F0"/>
    <w:rsid w:val="00FC050C"/>
    <w:rsid w:val="00FC0754"/>
    <w:rsid w:val="00FC0C1E"/>
    <w:rsid w:val="00FC0E0A"/>
    <w:rsid w:val="00FC13C8"/>
    <w:rsid w:val="00FC1D4D"/>
    <w:rsid w:val="00FC23D5"/>
    <w:rsid w:val="00FC2817"/>
    <w:rsid w:val="00FC3345"/>
    <w:rsid w:val="00FC34EB"/>
    <w:rsid w:val="00FC37B8"/>
    <w:rsid w:val="00FC4243"/>
    <w:rsid w:val="00FC472B"/>
    <w:rsid w:val="00FC5502"/>
    <w:rsid w:val="00FC59B1"/>
    <w:rsid w:val="00FC5A46"/>
    <w:rsid w:val="00FC5C94"/>
    <w:rsid w:val="00FC5E48"/>
    <w:rsid w:val="00FC71EE"/>
    <w:rsid w:val="00FC7734"/>
    <w:rsid w:val="00FC789B"/>
    <w:rsid w:val="00FC7DE7"/>
    <w:rsid w:val="00FC7F74"/>
    <w:rsid w:val="00FD002E"/>
    <w:rsid w:val="00FD029D"/>
    <w:rsid w:val="00FD0BD3"/>
    <w:rsid w:val="00FD1059"/>
    <w:rsid w:val="00FD2084"/>
    <w:rsid w:val="00FD263E"/>
    <w:rsid w:val="00FD265F"/>
    <w:rsid w:val="00FD345F"/>
    <w:rsid w:val="00FD3844"/>
    <w:rsid w:val="00FD3C56"/>
    <w:rsid w:val="00FD4052"/>
    <w:rsid w:val="00FD4198"/>
    <w:rsid w:val="00FD4CDB"/>
    <w:rsid w:val="00FD4D06"/>
    <w:rsid w:val="00FD50F8"/>
    <w:rsid w:val="00FD57AE"/>
    <w:rsid w:val="00FD6377"/>
    <w:rsid w:val="00FD717F"/>
    <w:rsid w:val="00FD72D8"/>
    <w:rsid w:val="00FD77DD"/>
    <w:rsid w:val="00FD7CD4"/>
    <w:rsid w:val="00FD7D00"/>
    <w:rsid w:val="00FE0F61"/>
    <w:rsid w:val="00FE1504"/>
    <w:rsid w:val="00FE1531"/>
    <w:rsid w:val="00FE1887"/>
    <w:rsid w:val="00FE18FD"/>
    <w:rsid w:val="00FE1D24"/>
    <w:rsid w:val="00FE253C"/>
    <w:rsid w:val="00FE28C7"/>
    <w:rsid w:val="00FE2A05"/>
    <w:rsid w:val="00FE3ECE"/>
    <w:rsid w:val="00FE3F74"/>
    <w:rsid w:val="00FE409D"/>
    <w:rsid w:val="00FE5A9D"/>
    <w:rsid w:val="00FE5E8A"/>
    <w:rsid w:val="00FE5F25"/>
    <w:rsid w:val="00FE6404"/>
    <w:rsid w:val="00FE6E85"/>
    <w:rsid w:val="00FE7AD9"/>
    <w:rsid w:val="00FE7ADD"/>
    <w:rsid w:val="00FE7D2A"/>
    <w:rsid w:val="00FF01FF"/>
    <w:rsid w:val="00FF06EF"/>
    <w:rsid w:val="00FF0C47"/>
    <w:rsid w:val="00FF1430"/>
    <w:rsid w:val="00FF2068"/>
    <w:rsid w:val="00FF2097"/>
    <w:rsid w:val="00FF2516"/>
    <w:rsid w:val="00FF2E4F"/>
    <w:rsid w:val="00FF3CB8"/>
    <w:rsid w:val="00FF3F43"/>
    <w:rsid w:val="00FF4611"/>
    <w:rsid w:val="00FF4A54"/>
    <w:rsid w:val="00FF5959"/>
    <w:rsid w:val="00FF6122"/>
    <w:rsid w:val="00FF61B0"/>
    <w:rsid w:val="00FF6BAD"/>
    <w:rsid w:val="00FF6C26"/>
    <w:rsid w:val="00FF7F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955BF1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 Indent" w:uiPriority="0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13EEC"/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B54D6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qFormat/>
    <w:rsid w:val="00C13EEC"/>
    <w:pPr>
      <w:keepNext/>
      <w:spacing w:before="240" w:after="60" w:line="480" w:lineRule="auto"/>
      <w:outlineLvl w:val="2"/>
    </w:pPr>
    <w:rPr>
      <w:rFonts w:ascii="Times New Roman" w:eastAsia="Times New Roman" w:hAnsi="Times New Roman" w:cs="Times New Roman"/>
      <w:b/>
      <w:bCs/>
      <w:i/>
      <w:szCs w:val="26"/>
      <w:lang w:val="en-AU" w:eastAsia="en-AU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27F2B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427F2B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3Char">
    <w:name w:val="Heading 3 Char"/>
    <w:basedOn w:val="DefaultParagraphFont"/>
    <w:link w:val="Heading3"/>
    <w:rsid w:val="00C13EEC"/>
    <w:rPr>
      <w:rFonts w:ascii="Times New Roman" w:eastAsia="Times New Roman" w:hAnsi="Times New Roman" w:cs="Times New Roman"/>
      <w:b/>
      <w:bCs/>
      <w:i/>
      <w:szCs w:val="26"/>
      <w:lang w:val="en-AU" w:eastAsia="en-AU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13EEC"/>
  </w:style>
  <w:style w:type="paragraph" w:styleId="CommentText">
    <w:name w:val="annotation text"/>
    <w:basedOn w:val="Normal"/>
    <w:link w:val="CommentTextChar"/>
    <w:uiPriority w:val="99"/>
    <w:semiHidden/>
    <w:unhideWhenUsed/>
    <w:rsid w:val="00C13EEC"/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13EEC"/>
    <w:rPr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13EEC"/>
    <w:rPr>
      <w:b/>
      <w:bCs/>
      <w:sz w:val="20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13EEC"/>
    <w:rPr>
      <w:rFonts w:ascii="Lucida Grande" w:hAnsi="Lucida Grande" w:cs="Lucida Grande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13EEC"/>
    <w:rPr>
      <w:rFonts w:ascii="Lucida Grande" w:hAnsi="Lucida Grande" w:cs="Lucida Grande"/>
      <w:sz w:val="18"/>
      <w:szCs w:val="18"/>
    </w:rPr>
  </w:style>
  <w:style w:type="character" w:styleId="Hyperlink">
    <w:name w:val="Hyperlink"/>
    <w:basedOn w:val="DefaultParagraphFont"/>
    <w:rsid w:val="00427F2B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C13EEC"/>
    <w:rPr>
      <w:sz w:val="18"/>
      <w:szCs w:val="18"/>
    </w:rPr>
  </w:style>
  <w:style w:type="paragraph" w:styleId="Revision">
    <w:name w:val="Revision"/>
    <w:hidden/>
    <w:uiPriority w:val="99"/>
    <w:semiHidden/>
    <w:rsid w:val="005218B8"/>
  </w:style>
  <w:style w:type="paragraph" w:styleId="BodyTextIndent">
    <w:name w:val="Body Text Indent"/>
    <w:basedOn w:val="Normal"/>
    <w:link w:val="BodyTextIndentChar"/>
    <w:rsid w:val="00AB6664"/>
    <w:pPr>
      <w:tabs>
        <w:tab w:val="left" w:pos="851"/>
      </w:tabs>
      <w:spacing w:after="120"/>
      <w:ind w:left="851" w:hanging="284"/>
    </w:pPr>
    <w:rPr>
      <w:rFonts w:ascii="Times New Roman" w:eastAsia="Times" w:hAnsi="Times New Roman" w:cs="Times New Roman"/>
      <w:b/>
    </w:rPr>
  </w:style>
  <w:style w:type="character" w:customStyle="1" w:styleId="BodyTextIndentChar">
    <w:name w:val="Body Text Indent Char"/>
    <w:basedOn w:val="DefaultParagraphFont"/>
    <w:link w:val="BodyTextIndent"/>
    <w:rsid w:val="00AB6664"/>
    <w:rPr>
      <w:rFonts w:ascii="Times New Roman" w:eastAsia="Times" w:hAnsi="Times New Roman" w:cs="Times New Roman"/>
      <w:b/>
      <w:lang w:val="en-AU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8A1417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8A1417"/>
    <w:rPr>
      <w:rFonts w:ascii="Lucida Grande" w:hAnsi="Lucida Grande" w:cs="Lucida Grande"/>
      <w:lang w:val="en-AU"/>
    </w:rPr>
  </w:style>
  <w:style w:type="paragraph" w:customStyle="1" w:styleId="Default">
    <w:name w:val="Default"/>
    <w:rsid w:val="002A6BE3"/>
    <w:pPr>
      <w:widowControl w:val="0"/>
      <w:autoSpaceDE w:val="0"/>
      <w:autoSpaceDN w:val="0"/>
      <w:adjustRightInd w:val="0"/>
    </w:pPr>
    <w:rPr>
      <w:rFonts w:ascii="Calibri" w:hAnsi="Calibri" w:cs="Calibri"/>
      <w:color w:val="000000"/>
    </w:rPr>
  </w:style>
  <w:style w:type="paragraph" w:customStyle="1" w:styleId="EndNoteBibliographyTitle">
    <w:name w:val="EndNote Bibliography Title"/>
    <w:basedOn w:val="Normal"/>
    <w:rsid w:val="000F226F"/>
    <w:pPr>
      <w:jc w:val="center"/>
    </w:pPr>
    <w:rPr>
      <w:rFonts w:ascii="Calibri" w:hAnsi="Calibri"/>
      <w:sz w:val="20"/>
    </w:rPr>
  </w:style>
  <w:style w:type="paragraph" w:customStyle="1" w:styleId="EndNoteBibliography">
    <w:name w:val="EndNote Bibliography"/>
    <w:basedOn w:val="Normal"/>
    <w:rsid w:val="000F226F"/>
    <w:pPr>
      <w:spacing w:line="480" w:lineRule="auto"/>
    </w:pPr>
    <w:rPr>
      <w:rFonts w:ascii="Calibri" w:hAnsi="Calibri"/>
      <w:sz w:val="20"/>
    </w:rPr>
  </w:style>
  <w:style w:type="table" w:styleId="TableGrid">
    <w:name w:val="Table Grid"/>
    <w:basedOn w:val="TableNormal"/>
    <w:uiPriority w:val="59"/>
    <w:rsid w:val="00C661A6"/>
    <w:rPr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nhideWhenUsed/>
    <w:rsid w:val="003A739D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3A739D"/>
  </w:style>
  <w:style w:type="paragraph" w:styleId="Footer">
    <w:name w:val="footer"/>
    <w:basedOn w:val="Normal"/>
    <w:link w:val="FooterChar"/>
    <w:uiPriority w:val="99"/>
    <w:unhideWhenUsed/>
    <w:rsid w:val="003A739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A739D"/>
  </w:style>
  <w:style w:type="character" w:styleId="PageNumber">
    <w:name w:val="page number"/>
    <w:basedOn w:val="DefaultParagraphFont"/>
    <w:uiPriority w:val="99"/>
    <w:semiHidden/>
    <w:unhideWhenUsed/>
    <w:rsid w:val="003A739D"/>
  </w:style>
  <w:style w:type="character" w:styleId="LineNumber">
    <w:name w:val="line number"/>
    <w:basedOn w:val="DefaultParagraphFont"/>
    <w:uiPriority w:val="99"/>
    <w:semiHidden/>
    <w:unhideWhenUsed/>
    <w:rsid w:val="002C37FD"/>
  </w:style>
  <w:style w:type="paragraph" w:customStyle="1" w:styleId="SMSubheading">
    <w:name w:val="SM Subheading"/>
    <w:basedOn w:val="Normal"/>
    <w:qFormat/>
    <w:rsid w:val="00DF25C0"/>
    <w:rPr>
      <w:rFonts w:ascii="Times New Roman" w:eastAsia="Times New Roman" w:hAnsi="Times New Roman" w:cs="Times New Roman"/>
      <w:szCs w:val="20"/>
      <w:u w:val="word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B54D6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oSpacing">
    <w:name w:val="No Spacing"/>
    <w:uiPriority w:val="1"/>
    <w:qFormat/>
    <w:rsid w:val="00775C09"/>
  </w:style>
  <w:style w:type="paragraph" w:styleId="NormalWeb">
    <w:name w:val="Normal (Web)"/>
    <w:basedOn w:val="Normal"/>
    <w:uiPriority w:val="99"/>
    <w:unhideWhenUsed/>
    <w:rsid w:val="0078143D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AU"/>
    </w:rPr>
  </w:style>
  <w:style w:type="paragraph" w:styleId="ListParagraph">
    <w:name w:val="List Paragraph"/>
    <w:basedOn w:val="Normal"/>
    <w:uiPriority w:val="34"/>
    <w:qFormat/>
    <w:rsid w:val="00B77E89"/>
    <w:pPr>
      <w:ind w:left="720"/>
      <w:contextualSpacing/>
    </w:pPr>
    <w:rPr>
      <w:rFonts w:ascii="Times New Roman" w:eastAsia="Times New Roman" w:hAnsi="Times New Roman" w:cs="Times New Roman"/>
      <w:lang w:val="en-AU"/>
    </w:rPr>
  </w:style>
  <w:style w:type="character" w:styleId="Strong">
    <w:name w:val="Strong"/>
    <w:basedOn w:val="DefaultParagraphFont"/>
    <w:uiPriority w:val="22"/>
    <w:qFormat/>
    <w:rsid w:val="00834202"/>
    <w:rPr>
      <w:rFonts w:cs="Times New Roman"/>
      <w:b/>
    </w:rPr>
  </w:style>
  <w:style w:type="paragraph" w:customStyle="1" w:styleId="SMcaption">
    <w:name w:val="SM caption"/>
    <w:basedOn w:val="Normal"/>
    <w:qFormat/>
    <w:rsid w:val="00EB1460"/>
    <w:rPr>
      <w:rFonts w:ascii="Times New Roman" w:eastAsia="Times New Roman" w:hAnsi="Times New Roman" w:cs="Times New Roman"/>
      <w:szCs w:val="20"/>
    </w:rPr>
  </w:style>
  <w:style w:type="character" w:customStyle="1" w:styleId="A5">
    <w:name w:val="A5"/>
    <w:uiPriority w:val="99"/>
    <w:rsid w:val="004475A5"/>
    <w:rPr>
      <w:rFonts w:cs="Verdana"/>
      <w:b/>
      <w:bCs/>
      <w:color w:val="AD393E"/>
      <w:sz w:val="12"/>
      <w:szCs w:val="12"/>
    </w:rPr>
  </w:style>
  <w:style w:type="paragraph" w:styleId="BodyText">
    <w:name w:val="Body Text"/>
    <w:basedOn w:val="Normal"/>
    <w:link w:val="BodyTextChar"/>
    <w:uiPriority w:val="99"/>
    <w:semiHidden/>
    <w:unhideWhenUsed/>
    <w:rsid w:val="00687CB0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687CB0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 Indent" w:uiPriority="0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13EEC"/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B54D6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qFormat/>
    <w:rsid w:val="00C13EEC"/>
    <w:pPr>
      <w:keepNext/>
      <w:spacing w:before="240" w:after="60" w:line="480" w:lineRule="auto"/>
      <w:outlineLvl w:val="2"/>
    </w:pPr>
    <w:rPr>
      <w:rFonts w:ascii="Times New Roman" w:eastAsia="Times New Roman" w:hAnsi="Times New Roman" w:cs="Times New Roman"/>
      <w:b/>
      <w:bCs/>
      <w:i/>
      <w:szCs w:val="26"/>
      <w:lang w:val="en-AU" w:eastAsia="en-AU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27F2B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427F2B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3Char">
    <w:name w:val="Heading 3 Char"/>
    <w:basedOn w:val="DefaultParagraphFont"/>
    <w:link w:val="Heading3"/>
    <w:rsid w:val="00C13EEC"/>
    <w:rPr>
      <w:rFonts w:ascii="Times New Roman" w:eastAsia="Times New Roman" w:hAnsi="Times New Roman" w:cs="Times New Roman"/>
      <w:b/>
      <w:bCs/>
      <w:i/>
      <w:szCs w:val="26"/>
      <w:lang w:val="en-AU" w:eastAsia="en-AU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13EEC"/>
  </w:style>
  <w:style w:type="paragraph" w:styleId="CommentText">
    <w:name w:val="annotation text"/>
    <w:basedOn w:val="Normal"/>
    <w:link w:val="CommentTextChar"/>
    <w:uiPriority w:val="99"/>
    <w:semiHidden/>
    <w:unhideWhenUsed/>
    <w:rsid w:val="00C13EEC"/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13EEC"/>
    <w:rPr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13EEC"/>
    <w:rPr>
      <w:b/>
      <w:bCs/>
      <w:sz w:val="20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13EEC"/>
    <w:rPr>
      <w:rFonts w:ascii="Lucida Grande" w:hAnsi="Lucida Grande" w:cs="Lucida Grande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13EEC"/>
    <w:rPr>
      <w:rFonts w:ascii="Lucida Grande" w:hAnsi="Lucida Grande" w:cs="Lucida Grande"/>
      <w:sz w:val="18"/>
      <w:szCs w:val="18"/>
    </w:rPr>
  </w:style>
  <w:style w:type="character" w:styleId="Hyperlink">
    <w:name w:val="Hyperlink"/>
    <w:basedOn w:val="DefaultParagraphFont"/>
    <w:rsid w:val="00427F2B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C13EEC"/>
    <w:rPr>
      <w:sz w:val="18"/>
      <w:szCs w:val="18"/>
    </w:rPr>
  </w:style>
  <w:style w:type="paragraph" w:styleId="Revision">
    <w:name w:val="Revision"/>
    <w:hidden/>
    <w:uiPriority w:val="99"/>
    <w:semiHidden/>
    <w:rsid w:val="005218B8"/>
  </w:style>
  <w:style w:type="paragraph" w:styleId="BodyTextIndent">
    <w:name w:val="Body Text Indent"/>
    <w:basedOn w:val="Normal"/>
    <w:link w:val="BodyTextIndentChar"/>
    <w:rsid w:val="00AB6664"/>
    <w:pPr>
      <w:tabs>
        <w:tab w:val="left" w:pos="851"/>
      </w:tabs>
      <w:spacing w:after="120"/>
      <w:ind w:left="851" w:hanging="284"/>
    </w:pPr>
    <w:rPr>
      <w:rFonts w:ascii="Times New Roman" w:eastAsia="Times" w:hAnsi="Times New Roman" w:cs="Times New Roman"/>
      <w:b/>
    </w:rPr>
  </w:style>
  <w:style w:type="character" w:customStyle="1" w:styleId="BodyTextIndentChar">
    <w:name w:val="Body Text Indent Char"/>
    <w:basedOn w:val="DefaultParagraphFont"/>
    <w:link w:val="BodyTextIndent"/>
    <w:rsid w:val="00AB6664"/>
    <w:rPr>
      <w:rFonts w:ascii="Times New Roman" w:eastAsia="Times" w:hAnsi="Times New Roman" w:cs="Times New Roman"/>
      <w:b/>
      <w:lang w:val="en-AU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8A1417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8A1417"/>
    <w:rPr>
      <w:rFonts w:ascii="Lucida Grande" w:hAnsi="Lucida Grande" w:cs="Lucida Grande"/>
      <w:lang w:val="en-AU"/>
    </w:rPr>
  </w:style>
  <w:style w:type="paragraph" w:customStyle="1" w:styleId="Default">
    <w:name w:val="Default"/>
    <w:rsid w:val="002A6BE3"/>
    <w:pPr>
      <w:widowControl w:val="0"/>
      <w:autoSpaceDE w:val="0"/>
      <w:autoSpaceDN w:val="0"/>
      <w:adjustRightInd w:val="0"/>
    </w:pPr>
    <w:rPr>
      <w:rFonts w:ascii="Calibri" w:hAnsi="Calibri" w:cs="Calibri"/>
      <w:color w:val="000000"/>
    </w:rPr>
  </w:style>
  <w:style w:type="paragraph" w:customStyle="1" w:styleId="EndNoteBibliographyTitle">
    <w:name w:val="EndNote Bibliography Title"/>
    <w:basedOn w:val="Normal"/>
    <w:rsid w:val="000F226F"/>
    <w:pPr>
      <w:jc w:val="center"/>
    </w:pPr>
    <w:rPr>
      <w:rFonts w:ascii="Calibri" w:hAnsi="Calibri"/>
      <w:sz w:val="20"/>
    </w:rPr>
  </w:style>
  <w:style w:type="paragraph" w:customStyle="1" w:styleId="EndNoteBibliography">
    <w:name w:val="EndNote Bibliography"/>
    <w:basedOn w:val="Normal"/>
    <w:rsid w:val="000F226F"/>
    <w:pPr>
      <w:spacing w:line="480" w:lineRule="auto"/>
    </w:pPr>
    <w:rPr>
      <w:rFonts w:ascii="Calibri" w:hAnsi="Calibri"/>
      <w:sz w:val="20"/>
    </w:rPr>
  </w:style>
  <w:style w:type="table" w:styleId="TableGrid">
    <w:name w:val="Table Grid"/>
    <w:basedOn w:val="TableNormal"/>
    <w:uiPriority w:val="59"/>
    <w:rsid w:val="00C661A6"/>
    <w:rPr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nhideWhenUsed/>
    <w:rsid w:val="003A739D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3A739D"/>
  </w:style>
  <w:style w:type="paragraph" w:styleId="Footer">
    <w:name w:val="footer"/>
    <w:basedOn w:val="Normal"/>
    <w:link w:val="FooterChar"/>
    <w:uiPriority w:val="99"/>
    <w:unhideWhenUsed/>
    <w:rsid w:val="003A739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A739D"/>
  </w:style>
  <w:style w:type="character" w:styleId="PageNumber">
    <w:name w:val="page number"/>
    <w:basedOn w:val="DefaultParagraphFont"/>
    <w:uiPriority w:val="99"/>
    <w:semiHidden/>
    <w:unhideWhenUsed/>
    <w:rsid w:val="003A739D"/>
  </w:style>
  <w:style w:type="character" w:styleId="LineNumber">
    <w:name w:val="line number"/>
    <w:basedOn w:val="DefaultParagraphFont"/>
    <w:uiPriority w:val="99"/>
    <w:semiHidden/>
    <w:unhideWhenUsed/>
    <w:rsid w:val="002C37FD"/>
  </w:style>
  <w:style w:type="paragraph" w:customStyle="1" w:styleId="SMSubheading">
    <w:name w:val="SM Subheading"/>
    <w:basedOn w:val="Normal"/>
    <w:qFormat/>
    <w:rsid w:val="00DF25C0"/>
    <w:rPr>
      <w:rFonts w:ascii="Times New Roman" w:eastAsia="Times New Roman" w:hAnsi="Times New Roman" w:cs="Times New Roman"/>
      <w:szCs w:val="20"/>
      <w:u w:val="word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B54D6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oSpacing">
    <w:name w:val="No Spacing"/>
    <w:uiPriority w:val="1"/>
    <w:qFormat/>
    <w:rsid w:val="00775C09"/>
  </w:style>
  <w:style w:type="paragraph" w:styleId="NormalWeb">
    <w:name w:val="Normal (Web)"/>
    <w:basedOn w:val="Normal"/>
    <w:uiPriority w:val="99"/>
    <w:unhideWhenUsed/>
    <w:rsid w:val="0078143D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AU"/>
    </w:rPr>
  </w:style>
  <w:style w:type="paragraph" w:styleId="ListParagraph">
    <w:name w:val="List Paragraph"/>
    <w:basedOn w:val="Normal"/>
    <w:uiPriority w:val="34"/>
    <w:qFormat/>
    <w:rsid w:val="00B77E89"/>
    <w:pPr>
      <w:ind w:left="720"/>
      <w:contextualSpacing/>
    </w:pPr>
    <w:rPr>
      <w:rFonts w:ascii="Times New Roman" w:eastAsia="Times New Roman" w:hAnsi="Times New Roman" w:cs="Times New Roman"/>
      <w:lang w:val="en-AU"/>
    </w:rPr>
  </w:style>
  <w:style w:type="character" w:styleId="Strong">
    <w:name w:val="Strong"/>
    <w:basedOn w:val="DefaultParagraphFont"/>
    <w:uiPriority w:val="22"/>
    <w:qFormat/>
    <w:rsid w:val="00834202"/>
    <w:rPr>
      <w:rFonts w:cs="Times New Roman"/>
      <w:b/>
    </w:rPr>
  </w:style>
  <w:style w:type="paragraph" w:customStyle="1" w:styleId="SMcaption">
    <w:name w:val="SM caption"/>
    <w:basedOn w:val="Normal"/>
    <w:qFormat/>
    <w:rsid w:val="00EB1460"/>
    <w:rPr>
      <w:rFonts w:ascii="Times New Roman" w:eastAsia="Times New Roman" w:hAnsi="Times New Roman" w:cs="Times New Roman"/>
      <w:szCs w:val="20"/>
    </w:rPr>
  </w:style>
  <w:style w:type="character" w:customStyle="1" w:styleId="A5">
    <w:name w:val="A5"/>
    <w:uiPriority w:val="99"/>
    <w:rsid w:val="004475A5"/>
    <w:rPr>
      <w:rFonts w:cs="Verdana"/>
      <w:b/>
      <w:bCs/>
      <w:color w:val="AD393E"/>
      <w:sz w:val="12"/>
      <w:szCs w:val="12"/>
    </w:rPr>
  </w:style>
  <w:style w:type="paragraph" w:styleId="BodyText">
    <w:name w:val="Body Text"/>
    <w:basedOn w:val="Normal"/>
    <w:link w:val="BodyTextChar"/>
    <w:uiPriority w:val="99"/>
    <w:semiHidden/>
    <w:unhideWhenUsed/>
    <w:rsid w:val="00687CB0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687C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8652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73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00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60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080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804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8558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947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23103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55427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896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668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053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37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2513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103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63351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30781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340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044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05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77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976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88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8398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4600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17239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3734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7011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0760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16309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46782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328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002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788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650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053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427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308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866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140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905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45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475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75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53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28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700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379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657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14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71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574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CBD6C1A2-73B7-4B1C-943E-00C1E60BA3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06</Words>
  <Characters>1175</Characters>
  <Application>Microsoft Office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SB ANU</Company>
  <LinksUpToDate>false</LinksUpToDate>
  <CharactersWithSpaces>13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egan</dc:creator>
  <cp:lastModifiedBy>Sashika Richards</cp:lastModifiedBy>
  <cp:revision>2</cp:revision>
  <cp:lastPrinted>2016-01-18T07:25:00Z</cp:lastPrinted>
  <dcterms:created xsi:type="dcterms:W3CDTF">2016-06-29T02:37:00Z</dcterms:created>
  <dcterms:modified xsi:type="dcterms:W3CDTF">2016-06-29T02:37:00Z</dcterms:modified>
</cp:coreProperties>
</file>